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9E72F40" w14:textId="77777777" w:rsidR="004A24EE" w:rsidRPr="004A24EE" w:rsidRDefault="004A24EE" w:rsidP="004A24EE">
      <w:pPr>
        <w:pStyle w:val="Heading1"/>
        <w:spacing w:before="340" w:after="330"/>
        <w:jc w:val="center"/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</w:pP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Characterizing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F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unctional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C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onnectivity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G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radients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for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 the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H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>ippocampus-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A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 xml:space="preserve">mygdala 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>C</w:t>
      </w:r>
      <w:r w:rsidRPr="004A24EE">
        <w:rPr>
          <w:rFonts w:ascii="Arial" w:eastAsiaTheme="minorEastAsia" w:hAnsi="Arial" w:cs="Arial"/>
          <w:b/>
          <w:bCs/>
          <w:color w:val="auto"/>
          <w:kern w:val="44"/>
          <w:sz w:val="24"/>
          <w:szCs w:val="24"/>
        </w:rPr>
        <w:t>omplex</w:t>
      </w:r>
      <w:r w:rsidRPr="004A24EE">
        <w:rPr>
          <w:rFonts w:ascii="Arial" w:eastAsiaTheme="minorEastAsia" w:hAnsi="Arial" w:cs="Arial" w:hint="eastAsia"/>
          <w:b/>
          <w:bCs/>
          <w:color w:val="auto"/>
          <w:kern w:val="44"/>
          <w:sz w:val="24"/>
          <w:szCs w:val="24"/>
        </w:rPr>
        <w:t xml:space="preserve"> in Healthy and Psychiatric Cohorts</w:t>
      </w:r>
    </w:p>
    <w:p w14:paraId="1417F77A" w14:textId="0EFD6513" w:rsidR="00D80D49" w:rsidRPr="004A24EE" w:rsidRDefault="00D80D49" w:rsidP="004A24EE">
      <w:pPr>
        <w:jc w:val="center"/>
        <w:rPr>
          <w:rFonts w:ascii="Arial" w:hAnsi="Arial" w:cs="Arial"/>
          <w:b/>
          <w:bCs/>
          <w:i/>
          <w:iCs/>
          <w:sz w:val="24"/>
          <w:szCs w:val="24"/>
        </w:rPr>
      </w:pPr>
      <w:r w:rsidRPr="004A24EE">
        <w:rPr>
          <w:rFonts w:ascii="Arial" w:hAnsi="Arial" w:cs="Arial"/>
          <w:b/>
          <w:bCs/>
          <w:i/>
          <w:iCs/>
          <w:sz w:val="24"/>
          <w:szCs w:val="24"/>
        </w:rPr>
        <w:t>Supplementary Material</w:t>
      </w:r>
    </w:p>
    <w:p w14:paraId="028623BD" w14:textId="77777777" w:rsidR="004B583D" w:rsidRDefault="004B583D" w:rsidP="00D80D49">
      <w:pPr>
        <w:rPr>
          <w:rFonts w:ascii="Arial" w:hAnsi="Arial" w:cs="Arial"/>
          <w:b/>
          <w:bCs/>
          <w:sz w:val="24"/>
          <w:szCs w:val="24"/>
        </w:rPr>
      </w:pPr>
    </w:p>
    <w:p w14:paraId="0DBA323B" w14:textId="77777777" w:rsidR="006C75A0" w:rsidRDefault="006C75A0" w:rsidP="00D80D49">
      <w:pPr>
        <w:rPr>
          <w:rFonts w:ascii="Arial" w:hAnsi="Arial" w:cs="Arial"/>
          <w:b/>
          <w:bCs/>
          <w:sz w:val="24"/>
          <w:szCs w:val="24"/>
        </w:rPr>
      </w:pPr>
    </w:p>
    <w:p w14:paraId="53725865" w14:textId="77777777" w:rsidR="00D80D49" w:rsidRPr="007E281E" w:rsidRDefault="00D80D49" w:rsidP="00D80D49">
      <w:pPr>
        <w:widowControl/>
        <w:jc w:val="left"/>
        <w:rPr>
          <w:rFonts w:asciiTheme="minorBidi" w:eastAsia="SimHei" w:hAnsiTheme="minorBidi"/>
          <w:kern w:val="0"/>
          <w:sz w:val="22"/>
        </w:rPr>
      </w:pPr>
      <w:r w:rsidRPr="007E281E">
        <w:rPr>
          <w:rFonts w:asciiTheme="minorBidi" w:eastAsia="SimHei" w:hAnsiTheme="minorBidi"/>
          <w:b/>
          <w:bCs/>
          <w:kern w:val="0"/>
          <w:sz w:val="22"/>
          <w:lang w:val="en-GB" w:eastAsia="en-US"/>
        </w:rPr>
        <w:t xml:space="preserve">Table </w:t>
      </w:r>
      <w:r w:rsidRPr="007E281E">
        <w:rPr>
          <w:rFonts w:asciiTheme="minorBidi" w:eastAsia="SimHei" w:hAnsiTheme="minorBidi"/>
          <w:b/>
          <w:bCs/>
          <w:kern w:val="0"/>
          <w:sz w:val="22"/>
          <w:lang w:val="en-GB"/>
        </w:rPr>
        <w:t>S1</w:t>
      </w:r>
      <w:r w:rsidRPr="007E281E">
        <w:rPr>
          <w:rFonts w:asciiTheme="minorBidi" w:eastAsia="SimHei" w:hAnsiTheme="minorBidi"/>
          <w:b/>
          <w:bCs/>
          <w:kern w:val="0"/>
          <w:sz w:val="22"/>
          <w:lang w:eastAsia="en-US"/>
        </w:rPr>
        <w:t xml:space="preserve">. </w:t>
      </w:r>
      <w:r w:rsidRPr="007E281E">
        <w:rPr>
          <w:rFonts w:asciiTheme="minorBidi" w:eastAsia="SimHei" w:hAnsiTheme="minorBidi" w:hint="eastAsia"/>
          <w:kern w:val="0"/>
          <w:sz w:val="22"/>
        </w:rPr>
        <w:t>Sample characteristics for HBS and MIND-Set</w:t>
      </w:r>
    </w:p>
    <w:tbl>
      <w:tblPr>
        <w:tblStyle w:val="1"/>
        <w:tblW w:w="81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900"/>
        <w:gridCol w:w="935"/>
        <w:gridCol w:w="1550"/>
        <w:gridCol w:w="1214"/>
        <w:gridCol w:w="1214"/>
        <w:gridCol w:w="1214"/>
      </w:tblGrid>
      <w:tr w:rsidR="00D80D49" w:rsidRPr="00E57EA4" w14:paraId="64F31227" w14:textId="77777777" w:rsidTr="007E281E">
        <w:trPr>
          <w:trHeight w:val="417"/>
        </w:trPr>
        <w:tc>
          <w:tcPr>
            <w:tcW w:w="1170" w:type="dxa"/>
            <w:tcBorders>
              <w:top w:val="single" w:sz="18" w:space="0" w:color="auto"/>
              <w:bottom w:val="single" w:sz="8" w:space="0" w:color="auto"/>
            </w:tcBorders>
          </w:tcPr>
          <w:p w14:paraId="64B60C35" w14:textId="77777777" w:rsidR="00D80D49" w:rsidRPr="007E281E" w:rsidRDefault="00D80D49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 w:eastAsia="en-US"/>
              </w:rPr>
            </w:pPr>
          </w:p>
        </w:tc>
        <w:tc>
          <w:tcPr>
            <w:tcW w:w="900" w:type="dxa"/>
            <w:tcBorders>
              <w:top w:val="single" w:sz="18" w:space="0" w:color="auto"/>
              <w:bottom w:val="single" w:sz="8" w:space="0" w:color="auto"/>
            </w:tcBorders>
          </w:tcPr>
          <w:p w14:paraId="36FF2E36" w14:textId="7777777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/>
              </w:rPr>
            </w:pPr>
            <w:r w:rsidRPr="007E281E"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en-GB"/>
              </w:rPr>
              <w:t>Sample size</w:t>
            </w:r>
          </w:p>
        </w:tc>
        <w:tc>
          <w:tcPr>
            <w:tcW w:w="935" w:type="dxa"/>
            <w:tcBorders>
              <w:top w:val="single" w:sz="18" w:space="0" w:color="auto"/>
              <w:bottom w:val="single" w:sz="8" w:space="0" w:color="auto"/>
            </w:tcBorders>
          </w:tcPr>
          <w:p w14:paraId="769CA91A" w14:textId="7777777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/>
              </w:rPr>
            </w:pPr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/>
              </w:rPr>
              <w:t>Age</w:t>
            </w:r>
          </w:p>
        </w:tc>
        <w:tc>
          <w:tcPr>
            <w:tcW w:w="1550" w:type="dxa"/>
            <w:tcBorders>
              <w:top w:val="single" w:sz="18" w:space="0" w:color="auto"/>
              <w:bottom w:val="single" w:sz="8" w:space="0" w:color="auto"/>
            </w:tcBorders>
          </w:tcPr>
          <w:p w14:paraId="73104254" w14:textId="7777777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</w:pPr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Gender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8" w:space="0" w:color="auto"/>
            </w:tcBorders>
          </w:tcPr>
          <w:p w14:paraId="51CD8255" w14:textId="7777777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</w:pPr>
            <w:proofErr w:type="spellStart"/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Anxiety</w:t>
            </w:r>
            <w:proofErr w:type="spellEnd"/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7E281E"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nl-NL"/>
              </w:rPr>
              <w:t>S</w:t>
            </w:r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ensitivity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8" w:space="0" w:color="auto"/>
            </w:tcBorders>
          </w:tcPr>
          <w:p w14:paraId="540DCD6C" w14:textId="7777777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</w:pPr>
            <w:proofErr w:type="spellStart"/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Depressive</w:t>
            </w:r>
            <w:proofErr w:type="spellEnd"/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 xml:space="preserve"> </w:t>
            </w:r>
            <w:r w:rsidRPr="007E281E"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nl-NL"/>
              </w:rPr>
              <w:t>L</w:t>
            </w:r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evel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8" w:space="0" w:color="auto"/>
            </w:tcBorders>
          </w:tcPr>
          <w:p w14:paraId="308E7A35" w14:textId="59995E27" w:rsidR="00D80D49" w:rsidRPr="007E281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</w:pPr>
            <w:proofErr w:type="spellStart"/>
            <w:r w:rsidRPr="007E281E"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nl-NL"/>
              </w:rPr>
              <w:t>C</w:t>
            </w:r>
            <w:r w:rsidRPr="007E281E"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nl-NL"/>
              </w:rPr>
              <w:t>omorbidity</w:t>
            </w:r>
            <w:proofErr w:type="spellEnd"/>
          </w:p>
        </w:tc>
      </w:tr>
      <w:tr w:rsidR="00D80D49" w:rsidRPr="00E57EA4" w14:paraId="329AEA68" w14:textId="77777777" w:rsidTr="007E281E">
        <w:trPr>
          <w:trHeight w:val="564"/>
        </w:trPr>
        <w:tc>
          <w:tcPr>
            <w:tcW w:w="1170" w:type="dxa"/>
            <w:tcBorders>
              <w:top w:val="single" w:sz="8" w:space="0" w:color="auto"/>
            </w:tcBorders>
          </w:tcPr>
          <w:p w14:paraId="5C0C4645" w14:textId="77777777" w:rsidR="00D80D49" w:rsidRPr="00E57EA4" w:rsidRDefault="00D80D49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 w:rsidRPr="00E57EA4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HBS</w:t>
            </w:r>
          </w:p>
        </w:tc>
        <w:tc>
          <w:tcPr>
            <w:tcW w:w="900" w:type="dxa"/>
          </w:tcPr>
          <w:p w14:paraId="5DF0B8AE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410</w:t>
            </w:r>
          </w:p>
        </w:tc>
        <w:tc>
          <w:tcPr>
            <w:tcW w:w="935" w:type="dxa"/>
          </w:tcPr>
          <w:p w14:paraId="76E9CF76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>33.8 ± 2.8</w:t>
            </w:r>
          </w:p>
        </w:tc>
        <w:tc>
          <w:tcPr>
            <w:tcW w:w="1550" w:type="dxa"/>
          </w:tcPr>
          <w:p w14:paraId="02C8E36C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 xml:space="preserve">169 </w:t>
            </w:r>
            <w:proofErr w:type="spellStart"/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Males</w:t>
            </w:r>
            <w:proofErr w:type="spellEnd"/>
          </w:p>
        </w:tc>
        <w:tc>
          <w:tcPr>
            <w:tcW w:w="1214" w:type="dxa"/>
          </w:tcPr>
          <w:p w14:paraId="6FC95BF5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10.9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 xml:space="preserve"> ±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6.9</w:t>
            </w:r>
          </w:p>
        </w:tc>
        <w:tc>
          <w:tcPr>
            <w:tcW w:w="1214" w:type="dxa"/>
          </w:tcPr>
          <w:p w14:paraId="1AD9A8EA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4.4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 xml:space="preserve"> ±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3.3</w:t>
            </w:r>
          </w:p>
        </w:tc>
        <w:tc>
          <w:tcPr>
            <w:tcW w:w="1214" w:type="dxa"/>
          </w:tcPr>
          <w:p w14:paraId="2B31DA92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--</w:t>
            </w:r>
          </w:p>
        </w:tc>
      </w:tr>
      <w:tr w:rsidR="00D80D49" w:rsidRPr="00E57EA4" w14:paraId="6E96F6AC" w14:textId="77777777" w:rsidTr="007E281E">
        <w:trPr>
          <w:trHeight w:val="508"/>
        </w:trPr>
        <w:tc>
          <w:tcPr>
            <w:tcW w:w="1170" w:type="dxa"/>
          </w:tcPr>
          <w:p w14:paraId="7C1F69AD" w14:textId="77777777" w:rsidR="00D80D49" w:rsidRPr="00E57EA4" w:rsidRDefault="00D80D49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 w:rsidRPr="00E57EA4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MIND-Set</w:t>
            </w:r>
          </w:p>
        </w:tc>
        <w:tc>
          <w:tcPr>
            <w:tcW w:w="900" w:type="dxa"/>
          </w:tcPr>
          <w:p w14:paraId="5C260024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367</w:t>
            </w:r>
          </w:p>
        </w:tc>
        <w:tc>
          <w:tcPr>
            <w:tcW w:w="935" w:type="dxa"/>
          </w:tcPr>
          <w:p w14:paraId="38E04D4E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>37.6 ± 14.0</w:t>
            </w:r>
          </w:p>
        </w:tc>
        <w:tc>
          <w:tcPr>
            <w:tcW w:w="1550" w:type="dxa"/>
          </w:tcPr>
          <w:p w14:paraId="10027637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 xml:space="preserve">202 </w:t>
            </w:r>
            <w:proofErr w:type="spellStart"/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Males</w:t>
            </w:r>
            <w:proofErr w:type="spellEnd"/>
          </w:p>
        </w:tc>
        <w:tc>
          <w:tcPr>
            <w:tcW w:w="1214" w:type="dxa"/>
          </w:tcPr>
          <w:p w14:paraId="497DDD65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12.7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 xml:space="preserve"> ±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9.0</w:t>
            </w:r>
          </w:p>
        </w:tc>
        <w:tc>
          <w:tcPr>
            <w:tcW w:w="1214" w:type="dxa"/>
          </w:tcPr>
          <w:p w14:paraId="7CA3351E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25.5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 xml:space="preserve"> ±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 xml:space="preserve"> 16.6</w:t>
            </w:r>
          </w:p>
        </w:tc>
        <w:tc>
          <w:tcPr>
            <w:tcW w:w="1214" w:type="dxa"/>
          </w:tcPr>
          <w:p w14:paraId="1C39C067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1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>.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6</w:t>
            </w: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 xml:space="preserve"> ±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1.2</w:t>
            </w:r>
          </w:p>
        </w:tc>
      </w:tr>
      <w:tr w:rsidR="00D80D49" w:rsidRPr="00E57EA4" w14:paraId="3A6263C1" w14:textId="77777777" w:rsidTr="007E281E">
        <w:trPr>
          <w:trHeight w:val="453"/>
        </w:trPr>
        <w:tc>
          <w:tcPr>
            <w:tcW w:w="1170" w:type="dxa"/>
            <w:tcBorders>
              <w:bottom w:val="single" w:sz="18" w:space="0" w:color="auto"/>
            </w:tcBorders>
          </w:tcPr>
          <w:p w14:paraId="30821AB9" w14:textId="77777777" w:rsidR="00D80D49" w:rsidRPr="00E57EA4" w:rsidRDefault="00D80D49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D</w:t>
            </w:r>
            <w:r w:rsidRPr="00E57EA4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iff</w:t>
            </w: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e</w:t>
            </w:r>
            <w:r w:rsidRPr="00E57EA4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rence</w:t>
            </w:r>
            <w:proofErr w:type="spellEnd"/>
          </w:p>
        </w:tc>
        <w:tc>
          <w:tcPr>
            <w:tcW w:w="900" w:type="dxa"/>
            <w:tcBorders>
              <w:bottom w:val="single" w:sz="18" w:space="0" w:color="auto"/>
            </w:tcBorders>
          </w:tcPr>
          <w:p w14:paraId="0A47F6F7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--</w:t>
            </w:r>
          </w:p>
        </w:tc>
        <w:tc>
          <w:tcPr>
            <w:tcW w:w="935" w:type="dxa"/>
            <w:tcBorders>
              <w:bottom w:val="single" w:sz="18" w:space="0" w:color="auto"/>
            </w:tcBorders>
          </w:tcPr>
          <w:p w14:paraId="05DA0759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t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= -4.72,</w:t>
            </w:r>
          </w:p>
          <w:p w14:paraId="18589BDB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p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&lt; .001</w:t>
            </w:r>
          </w:p>
        </w:tc>
        <w:tc>
          <w:tcPr>
            <w:tcW w:w="1550" w:type="dxa"/>
            <w:tcBorders>
              <w:bottom w:val="single" w:sz="18" w:space="0" w:color="auto"/>
            </w:tcBorders>
          </w:tcPr>
          <w:p w14:paraId="1A5FCEB8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Chi-</w:t>
            </w:r>
            <w:proofErr w:type="spellStart"/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suqare</w:t>
            </w:r>
            <w:proofErr w:type="spellEnd"/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 xml:space="preserve"> = 17.69,</w:t>
            </w:r>
          </w:p>
          <w:p w14:paraId="688A181F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p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&lt; .001</w:t>
            </w:r>
          </w:p>
        </w:tc>
        <w:tc>
          <w:tcPr>
            <w:tcW w:w="1214" w:type="dxa"/>
            <w:tcBorders>
              <w:bottom w:val="single" w:sz="18" w:space="0" w:color="auto"/>
            </w:tcBorders>
          </w:tcPr>
          <w:p w14:paraId="14CC4EB5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t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= -2.80,</w:t>
            </w:r>
          </w:p>
          <w:p w14:paraId="7CF42960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p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= .005</w:t>
            </w:r>
          </w:p>
        </w:tc>
        <w:tc>
          <w:tcPr>
            <w:tcW w:w="1214" w:type="dxa"/>
            <w:tcBorders>
              <w:bottom w:val="single" w:sz="18" w:space="0" w:color="auto"/>
            </w:tcBorders>
          </w:tcPr>
          <w:p w14:paraId="3DE44DD9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t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= -22.50,</w:t>
            </w:r>
          </w:p>
          <w:p w14:paraId="7A8B4EFA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2D208E">
              <w:rPr>
                <w:rFonts w:asciiTheme="minorBidi" w:eastAsia="SimSun" w:hAnsiTheme="minorBidi" w:hint="eastAsia"/>
                <w:i/>
                <w:iCs/>
                <w:kern w:val="0"/>
                <w:sz w:val="15"/>
                <w:szCs w:val="15"/>
                <w:lang w:val="nl-NL"/>
              </w:rPr>
              <w:t xml:space="preserve">p </w:t>
            </w: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&lt; .001</w:t>
            </w:r>
          </w:p>
        </w:tc>
        <w:tc>
          <w:tcPr>
            <w:tcW w:w="1214" w:type="dxa"/>
            <w:tcBorders>
              <w:bottom w:val="single" w:sz="18" w:space="0" w:color="auto"/>
            </w:tcBorders>
          </w:tcPr>
          <w:p w14:paraId="4D61C228" w14:textId="77777777" w:rsidR="00D80D49" w:rsidRPr="002D208E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2D208E">
              <w:rPr>
                <w:rFonts w:asciiTheme="minorBidi" w:eastAsia="SimSun" w:hAnsiTheme="minorBidi" w:hint="eastAsia"/>
                <w:kern w:val="0"/>
                <w:sz w:val="15"/>
                <w:szCs w:val="15"/>
                <w:lang w:val="nl-NL"/>
              </w:rPr>
              <w:t>--</w:t>
            </w:r>
          </w:p>
        </w:tc>
      </w:tr>
    </w:tbl>
    <w:p w14:paraId="1134CA64" w14:textId="129A8AC4" w:rsidR="004675C5" w:rsidRDefault="004434FA" w:rsidP="004675C5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/>
          <w:sz w:val="16"/>
          <w:szCs w:val="16"/>
        </w:rPr>
        <w:t xml:space="preserve">In </w:t>
      </w:r>
      <w:r w:rsidR="007E281E" w:rsidRPr="004675C5">
        <w:rPr>
          <w:rFonts w:ascii="Arial" w:hAnsi="Arial" w:cs="Arial" w:hint="eastAsia"/>
          <w:sz w:val="16"/>
          <w:szCs w:val="16"/>
        </w:rPr>
        <w:t>MIND-Set</w:t>
      </w:r>
      <w:r w:rsidRPr="004675C5">
        <w:rPr>
          <w:rFonts w:ascii="Arial" w:hAnsi="Arial" w:cs="Arial"/>
          <w:sz w:val="16"/>
          <w:szCs w:val="16"/>
        </w:rPr>
        <w:t>, 2</w:t>
      </w:r>
      <w:r w:rsidR="006D1085">
        <w:rPr>
          <w:rFonts w:ascii="Arial" w:hAnsi="Arial" w:cs="Arial" w:hint="eastAsia"/>
          <w:sz w:val="16"/>
          <w:szCs w:val="16"/>
        </w:rPr>
        <w:t>86</w:t>
      </w:r>
      <w:r w:rsidRPr="004675C5">
        <w:rPr>
          <w:rFonts w:ascii="Arial" w:hAnsi="Arial" w:cs="Arial"/>
          <w:sz w:val="16"/>
          <w:szCs w:val="16"/>
        </w:rPr>
        <w:t xml:space="preserve"> participants were psychiatric patients</w:t>
      </w:r>
      <w:r w:rsidR="007E281E" w:rsidRPr="004675C5">
        <w:rPr>
          <w:rFonts w:ascii="Arial" w:hAnsi="Arial" w:cs="Arial" w:hint="eastAsia"/>
          <w:sz w:val="16"/>
          <w:szCs w:val="16"/>
        </w:rPr>
        <w:t xml:space="preserve">: </w:t>
      </w:r>
      <w:r w:rsidR="00546C11">
        <w:rPr>
          <w:rFonts w:ascii="Arial" w:hAnsi="Arial" w:cs="Arial" w:hint="eastAsia"/>
          <w:sz w:val="16"/>
          <w:szCs w:val="16"/>
        </w:rPr>
        <w:t>M</w:t>
      </w:r>
      <w:r w:rsidRPr="004675C5">
        <w:rPr>
          <w:rFonts w:ascii="Arial" w:hAnsi="Arial" w:cs="Arial"/>
          <w:sz w:val="16"/>
          <w:szCs w:val="16"/>
        </w:rPr>
        <w:t xml:space="preserve">ood </w:t>
      </w:r>
      <w:r w:rsidR="00546C11">
        <w:rPr>
          <w:rFonts w:ascii="Arial" w:hAnsi="Arial" w:cs="Arial" w:hint="eastAsia"/>
          <w:sz w:val="16"/>
          <w:szCs w:val="16"/>
        </w:rPr>
        <w:t>D</w:t>
      </w:r>
      <w:r w:rsidRPr="004675C5">
        <w:rPr>
          <w:rFonts w:ascii="Arial" w:hAnsi="Arial" w:cs="Arial"/>
          <w:sz w:val="16"/>
          <w:szCs w:val="16"/>
        </w:rPr>
        <w:t xml:space="preserve">isorder = 225, </w:t>
      </w:r>
      <w:r w:rsidR="00546C11">
        <w:rPr>
          <w:rFonts w:ascii="Arial" w:hAnsi="Arial" w:cs="Arial" w:hint="eastAsia"/>
          <w:sz w:val="16"/>
          <w:szCs w:val="16"/>
        </w:rPr>
        <w:t>A</w:t>
      </w:r>
      <w:r w:rsidRPr="004675C5">
        <w:rPr>
          <w:rFonts w:ascii="Arial" w:hAnsi="Arial" w:cs="Arial"/>
          <w:sz w:val="16"/>
          <w:szCs w:val="16"/>
        </w:rPr>
        <w:t xml:space="preserve">nxiety </w:t>
      </w:r>
      <w:r w:rsidR="00546C11">
        <w:rPr>
          <w:rFonts w:ascii="Arial" w:hAnsi="Arial" w:cs="Arial" w:hint="eastAsia"/>
          <w:sz w:val="16"/>
          <w:szCs w:val="16"/>
        </w:rPr>
        <w:t>D</w:t>
      </w:r>
      <w:r w:rsidRPr="004675C5">
        <w:rPr>
          <w:rFonts w:ascii="Arial" w:hAnsi="Arial" w:cs="Arial"/>
          <w:sz w:val="16"/>
          <w:szCs w:val="16"/>
        </w:rPr>
        <w:t xml:space="preserve">isorder (including </w:t>
      </w:r>
    </w:p>
    <w:p w14:paraId="21946E84" w14:textId="77777777" w:rsidR="004F0D5B" w:rsidRDefault="004434FA" w:rsidP="004675C5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/>
          <w:sz w:val="16"/>
          <w:szCs w:val="16"/>
        </w:rPr>
        <w:t>Obsessive Compulsive Disorders (OCD) and PTSD</w:t>
      </w:r>
      <w:r w:rsidR="006327BB" w:rsidRPr="004675C5">
        <w:rPr>
          <w:rFonts w:ascii="Arial" w:hAnsi="Arial" w:cs="Arial" w:hint="eastAsia"/>
          <w:sz w:val="16"/>
          <w:szCs w:val="16"/>
        </w:rPr>
        <w:t>)</w:t>
      </w:r>
      <w:r w:rsidRPr="004675C5">
        <w:rPr>
          <w:rFonts w:ascii="Arial" w:hAnsi="Arial" w:cs="Arial"/>
          <w:sz w:val="16"/>
          <w:szCs w:val="16"/>
        </w:rPr>
        <w:t xml:space="preserve"> = 80, </w:t>
      </w:r>
      <w:r w:rsidR="00182D9B" w:rsidRPr="00182D9B">
        <w:rPr>
          <w:rFonts w:ascii="Arial" w:hAnsi="Arial" w:cs="Arial"/>
          <w:sz w:val="16"/>
          <w:szCs w:val="16"/>
        </w:rPr>
        <w:t xml:space="preserve">Attention-Deficit/Hyperactivity Disorder </w:t>
      </w:r>
      <w:r w:rsidR="00182D9B">
        <w:rPr>
          <w:rFonts w:ascii="Arial" w:hAnsi="Arial" w:cs="Arial" w:hint="eastAsia"/>
          <w:sz w:val="16"/>
          <w:szCs w:val="16"/>
        </w:rPr>
        <w:t>(</w:t>
      </w:r>
      <w:r w:rsidRPr="004675C5">
        <w:rPr>
          <w:rFonts w:ascii="Arial" w:hAnsi="Arial" w:cs="Arial"/>
          <w:sz w:val="16"/>
          <w:szCs w:val="16"/>
        </w:rPr>
        <w:t>ADHD</w:t>
      </w:r>
      <w:r w:rsidR="00182D9B">
        <w:rPr>
          <w:rFonts w:ascii="Arial" w:hAnsi="Arial" w:cs="Arial" w:hint="eastAsia"/>
          <w:sz w:val="16"/>
          <w:szCs w:val="16"/>
        </w:rPr>
        <w:t>)</w:t>
      </w:r>
      <w:r w:rsidRPr="004675C5">
        <w:rPr>
          <w:rFonts w:ascii="Arial" w:hAnsi="Arial" w:cs="Arial"/>
          <w:sz w:val="16"/>
          <w:szCs w:val="16"/>
        </w:rPr>
        <w:t xml:space="preserve"> = 110, </w:t>
      </w:r>
    </w:p>
    <w:p w14:paraId="2AD5A15C" w14:textId="34539928" w:rsidR="00F56A82" w:rsidRDefault="00546C11" w:rsidP="004F0D5B">
      <w:pPr>
        <w:rPr>
          <w:rFonts w:ascii="Arial" w:hAnsi="Arial" w:cs="Arial"/>
          <w:sz w:val="16"/>
          <w:szCs w:val="16"/>
        </w:rPr>
      </w:pPr>
      <w:r>
        <w:rPr>
          <w:rFonts w:ascii="Arial" w:hAnsi="Arial" w:cs="Arial" w:hint="eastAsia"/>
          <w:sz w:val="16"/>
          <w:szCs w:val="16"/>
        </w:rPr>
        <w:t>A</w:t>
      </w:r>
      <w:r w:rsidR="004434FA" w:rsidRPr="004675C5">
        <w:rPr>
          <w:rFonts w:ascii="Arial" w:hAnsi="Arial" w:cs="Arial"/>
          <w:sz w:val="16"/>
          <w:szCs w:val="16"/>
        </w:rPr>
        <w:t xml:space="preserve">utism </w:t>
      </w:r>
      <w:r>
        <w:rPr>
          <w:rFonts w:ascii="Arial" w:hAnsi="Arial" w:cs="Arial" w:hint="eastAsia"/>
          <w:sz w:val="16"/>
          <w:szCs w:val="16"/>
        </w:rPr>
        <w:t>S</w:t>
      </w:r>
      <w:r w:rsidR="004434FA" w:rsidRPr="004675C5">
        <w:rPr>
          <w:rFonts w:ascii="Arial" w:hAnsi="Arial" w:cs="Arial"/>
          <w:sz w:val="16"/>
          <w:szCs w:val="16"/>
        </w:rPr>
        <w:t xml:space="preserve">pectrum </w:t>
      </w:r>
      <w:r>
        <w:rPr>
          <w:rFonts w:ascii="Arial" w:hAnsi="Arial" w:cs="Arial" w:hint="eastAsia"/>
          <w:sz w:val="16"/>
          <w:szCs w:val="16"/>
        </w:rPr>
        <w:t>D</w:t>
      </w:r>
      <w:r w:rsidR="004434FA" w:rsidRPr="004675C5">
        <w:rPr>
          <w:rFonts w:ascii="Arial" w:hAnsi="Arial" w:cs="Arial"/>
          <w:sz w:val="16"/>
          <w:szCs w:val="16"/>
        </w:rPr>
        <w:t xml:space="preserve">isorder (ASD) = 91, </w:t>
      </w:r>
      <w:r>
        <w:rPr>
          <w:rFonts w:ascii="Arial" w:hAnsi="Arial" w:cs="Arial" w:hint="eastAsia"/>
          <w:sz w:val="16"/>
          <w:szCs w:val="16"/>
        </w:rPr>
        <w:t>A</w:t>
      </w:r>
      <w:r w:rsidR="004434FA" w:rsidRPr="004675C5">
        <w:rPr>
          <w:rFonts w:ascii="Arial" w:hAnsi="Arial" w:cs="Arial"/>
          <w:sz w:val="16"/>
          <w:szCs w:val="16"/>
        </w:rPr>
        <w:t>ddiction = 75</w:t>
      </w:r>
      <w:r w:rsidR="007E281E" w:rsidRPr="004675C5">
        <w:rPr>
          <w:rFonts w:ascii="Arial" w:hAnsi="Arial" w:cs="Arial" w:hint="eastAsia"/>
          <w:sz w:val="16"/>
          <w:szCs w:val="16"/>
        </w:rPr>
        <w:t>.</w:t>
      </w:r>
    </w:p>
    <w:p w14:paraId="4219EC68" w14:textId="77777777" w:rsidR="00F56A82" w:rsidRDefault="00F56A82" w:rsidP="00F56A82">
      <w:pPr>
        <w:rPr>
          <w:rFonts w:ascii="Arial" w:hAnsi="Arial" w:cs="Arial"/>
          <w:sz w:val="16"/>
          <w:szCs w:val="16"/>
        </w:rPr>
      </w:pPr>
    </w:p>
    <w:p w14:paraId="497270FA" w14:textId="77777777" w:rsidR="00F56A82" w:rsidRPr="00F56A82" w:rsidRDefault="00F56A82" w:rsidP="00F56A82">
      <w:pPr>
        <w:rPr>
          <w:rFonts w:ascii="Arial" w:hAnsi="Arial" w:cs="Arial"/>
          <w:sz w:val="16"/>
          <w:szCs w:val="16"/>
        </w:rPr>
      </w:pPr>
    </w:p>
    <w:p w14:paraId="3706BFE5" w14:textId="0169D9E4" w:rsidR="00C87344" w:rsidRPr="007E281E" w:rsidRDefault="00C87344" w:rsidP="00C87344">
      <w:pPr>
        <w:widowControl/>
        <w:jc w:val="left"/>
        <w:rPr>
          <w:rFonts w:asciiTheme="minorBidi" w:eastAsia="SimHei" w:hAnsiTheme="minorBidi"/>
          <w:kern w:val="0"/>
          <w:sz w:val="22"/>
        </w:rPr>
      </w:pPr>
      <w:r w:rsidRPr="007E281E">
        <w:rPr>
          <w:rFonts w:asciiTheme="minorBidi" w:eastAsia="SimHei" w:hAnsiTheme="minorBidi"/>
          <w:b/>
          <w:bCs/>
          <w:kern w:val="0"/>
          <w:sz w:val="22"/>
          <w:lang w:val="en-GB" w:eastAsia="en-US"/>
        </w:rPr>
        <w:t xml:space="preserve">Table </w:t>
      </w:r>
      <w:r w:rsidRPr="007E281E">
        <w:rPr>
          <w:rFonts w:asciiTheme="minorBidi" w:eastAsia="SimHei" w:hAnsiTheme="minorBidi"/>
          <w:b/>
          <w:bCs/>
          <w:kern w:val="0"/>
          <w:sz w:val="22"/>
          <w:lang w:val="en-GB"/>
        </w:rPr>
        <w:t>S</w:t>
      </w:r>
      <w:r>
        <w:rPr>
          <w:rFonts w:asciiTheme="minorBidi" w:eastAsia="SimHei" w:hAnsiTheme="minorBidi" w:hint="eastAsia"/>
          <w:b/>
          <w:bCs/>
          <w:kern w:val="0"/>
          <w:sz w:val="22"/>
          <w:lang w:val="en-GB"/>
        </w:rPr>
        <w:t>2</w:t>
      </w:r>
      <w:r w:rsidRPr="007E281E">
        <w:rPr>
          <w:rFonts w:asciiTheme="minorBidi" w:eastAsia="SimHei" w:hAnsiTheme="minorBidi"/>
          <w:b/>
          <w:bCs/>
          <w:kern w:val="0"/>
          <w:sz w:val="22"/>
          <w:lang w:eastAsia="en-US"/>
        </w:rPr>
        <w:t xml:space="preserve">. </w:t>
      </w:r>
      <w:r>
        <w:rPr>
          <w:rFonts w:asciiTheme="minorBidi" w:eastAsia="SimHei" w:hAnsiTheme="minorBidi" w:hint="eastAsia"/>
          <w:kern w:val="0"/>
          <w:sz w:val="22"/>
        </w:rPr>
        <w:t xml:space="preserve">Neurotransmitter templates included from </w:t>
      </w:r>
      <w:proofErr w:type="spellStart"/>
      <w:r>
        <w:rPr>
          <w:rFonts w:asciiTheme="minorBidi" w:eastAsia="SimHei" w:hAnsiTheme="minorBidi" w:hint="eastAsia"/>
          <w:kern w:val="0"/>
          <w:sz w:val="22"/>
        </w:rPr>
        <w:t>JuSpace</w:t>
      </w:r>
      <w:proofErr w:type="spellEnd"/>
    </w:p>
    <w:tbl>
      <w:tblPr>
        <w:tblStyle w:val="1"/>
        <w:tblW w:w="73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60"/>
        <w:gridCol w:w="1620"/>
        <w:gridCol w:w="3600"/>
      </w:tblGrid>
      <w:tr w:rsidR="00D12AEE" w:rsidRPr="00E57EA4" w14:paraId="64285549" w14:textId="77777777" w:rsidTr="006F6452">
        <w:trPr>
          <w:trHeight w:val="395"/>
        </w:trPr>
        <w:tc>
          <w:tcPr>
            <w:tcW w:w="2160" w:type="dxa"/>
            <w:tcBorders>
              <w:top w:val="single" w:sz="18" w:space="0" w:color="auto"/>
              <w:bottom w:val="single" w:sz="8" w:space="0" w:color="auto"/>
            </w:tcBorders>
          </w:tcPr>
          <w:p w14:paraId="18FC802C" w14:textId="77777777" w:rsidR="00D12AEE" w:rsidRPr="007E281E" w:rsidRDefault="00D12AEE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 w:eastAsia="en-US"/>
              </w:rPr>
            </w:pPr>
          </w:p>
        </w:tc>
        <w:tc>
          <w:tcPr>
            <w:tcW w:w="1620" w:type="dxa"/>
            <w:tcBorders>
              <w:top w:val="single" w:sz="18" w:space="0" w:color="auto"/>
              <w:bottom w:val="single" w:sz="8" w:space="0" w:color="auto"/>
            </w:tcBorders>
          </w:tcPr>
          <w:p w14:paraId="29CDD281" w14:textId="4519FF80" w:rsidR="00D12AEE" w:rsidRPr="007E281E" w:rsidRDefault="0021093A" w:rsidP="00D31F86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en-GB"/>
              </w:rPr>
              <w:t>Template</w:t>
            </w:r>
          </w:p>
        </w:tc>
        <w:tc>
          <w:tcPr>
            <w:tcW w:w="3600" w:type="dxa"/>
            <w:tcBorders>
              <w:top w:val="single" w:sz="18" w:space="0" w:color="auto"/>
              <w:bottom w:val="single" w:sz="8" w:space="0" w:color="auto"/>
            </w:tcBorders>
          </w:tcPr>
          <w:p w14:paraId="58117362" w14:textId="59902AB2" w:rsidR="00D12AEE" w:rsidRPr="007E281E" w:rsidRDefault="00D12AEE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6"/>
                <w:szCs w:val="16"/>
                <w:lang w:val="en-GB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6"/>
                <w:szCs w:val="16"/>
                <w:lang w:val="en-GB"/>
              </w:rPr>
              <w:t>Reference</w:t>
            </w:r>
          </w:p>
        </w:tc>
      </w:tr>
      <w:tr w:rsidR="00D12AEE" w:rsidRPr="00385B50" w14:paraId="4A508961" w14:textId="77777777" w:rsidTr="006F6452">
        <w:trPr>
          <w:trHeight w:val="655"/>
        </w:trPr>
        <w:tc>
          <w:tcPr>
            <w:tcW w:w="2160" w:type="dxa"/>
            <w:tcBorders>
              <w:top w:val="single" w:sz="8" w:space="0" w:color="auto"/>
            </w:tcBorders>
          </w:tcPr>
          <w:p w14:paraId="7A5CC6DB" w14:textId="407D38E1" w:rsidR="00D12AEE" w:rsidRPr="00E57EA4" w:rsidRDefault="002F474C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5HT</w:t>
            </w:r>
            <w:r w:rsidR="00C5367D"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 xml:space="preserve"> 1A</w:t>
            </w:r>
            <w:r w:rsidR="00786397"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 xml:space="preserve"> </w:t>
            </w:r>
            <w:r w:rsidR="00786397" w:rsidRPr="00786397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receptor</w:t>
            </w:r>
          </w:p>
        </w:tc>
        <w:tc>
          <w:tcPr>
            <w:tcW w:w="1620" w:type="dxa"/>
          </w:tcPr>
          <w:p w14:paraId="5445AAA1" w14:textId="43CA7D61" w:rsidR="00D12AEE" w:rsidRPr="002D208E" w:rsidRDefault="00C5367D" w:rsidP="00D31F86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WAY_HC36</w:t>
            </w:r>
          </w:p>
        </w:tc>
        <w:tc>
          <w:tcPr>
            <w:tcW w:w="3600" w:type="dxa"/>
          </w:tcPr>
          <w:p w14:paraId="3F2DFE17" w14:textId="0F42C973" w:rsidR="003D44B4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2"/>
                <w:lang w:val="nl-NL"/>
              </w:rPr>
            </w:pPr>
            <w:r w:rsidRPr="004A071A">
              <w:rPr>
                <w:rFonts w:asciiTheme="minorBidi" w:eastAsia="SimSun" w:hAnsiTheme="minorBidi"/>
                <w:kern w:val="0"/>
                <w:sz w:val="22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2"/>
                <w:lang w:val="nl-NL" w:eastAsia="en-US"/>
              </w:rPr>
              <w:instrText xml:space="preserve"> ADDIN ZOTERO_ITEM CSL_CITATION {"citationID":"Yb27iFJW","properties":{"formattedCitation":"\\super 1\\nosupersub{}","plainCitation":"1","noteIndex":0},"citationItems":[{"id":546,"uris":["http://zotero.org/users/local/2xsoucA4/items/4WYKJ4T9"],"itemData":{"id":546,"type":"article-journal","container-title":"Neuroimage","ISSN":"1053-8119","issue":"1","journalAbbreviation":"Neuroimage","note":"publisher: Elsevier","page":"447-459","title":"Normative database of the serotonergic system in healthy subjects using multi-tracer PET","volume":"63","author":[{"family":"Savli","given":"Markus"},{"family":"Bauer","given":"Andreas"},{"family":"Mitterhauser","given":"Markus"},{"family":"Ding","given":"Yu-Shin"},{"family":"Hahn","given":"Andreas"},{"family":"Kroll","given":"Tina"},{"family":"Neumeister","given":"Alexander"},{"family":"Haeusler","given":"Daniela"},{"family":"Ungersboeck","given":"Johanna"},{"family":"Henry","given":"Shannan"}],"issued":{"date-parts":[["201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2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2"/>
                <w:szCs w:val="36"/>
                <w:vertAlign w:val="superscript"/>
                <w:lang w:val="nl-NL"/>
              </w:rPr>
              <w:t>1</w:t>
            </w:r>
            <w:r w:rsidRPr="004A071A">
              <w:rPr>
                <w:rFonts w:asciiTheme="minorBidi" w:eastAsia="SimSun" w:hAnsiTheme="minorBidi"/>
                <w:kern w:val="0"/>
                <w:sz w:val="22"/>
                <w:lang w:val="fr-FR" w:eastAsia="en-US"/>
              </w:rPr>
              <w:fldChar w:fldCharType="end"/>
            </w:r>
          </w:p>
          <w:p w14:paraId="0FAFD20F" w14:textId="426887C9" w:rsidR="00D12AEE" w:rsidRPr="00BA1D0F" w:rsidRDefault="00916DF0" w:rsidP="00D31F86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BA1D0F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>https://identifiers.org/neurovault.collection:1206</w:t>
            </w:r>
          </w:p>
        </w:tc>
      </w:tr>
      <w:tr w:rsidR="00D12AEE" w:rsidRPr="00385B50" w14:paraId="5995A719" w14:textId="77777777" w:rsidTr="006F6452">
        <w:trPr>
          <w:trHeight w:val="482"/>
        </w:trPr>
        <w:tc>
          <w:tcPr>
            <w:tcW w:w="2160" w:type="dxa"/>
          </w:tcPr>
          <w:p w14:paraId="04D75032" w14:textId="2B47D115" w:rsidR="00D12AEE" w:rsidRPr="003D44B4" w:rsidRDefault="00786397" w:rsidP="00F55A3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 xml:space="preserve">5HT 1B </w:t>
            </w:r>
            <w:r w:rsidRPr="00786397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receptor</w:t>
            </w:r>
          </w:p>
        </w:tc>
        <w:tc>
          <w:tcPr>
            <w:tcW w:w="1620" w:type="dxa"/>
          </w:tcPr>
          <w:p w14:paraId="532C5066" w14:textId="77576CBF" w:rsidR="00D12AEE" w:rsidRPr="002D208E" w:rsidRDefault="00B066E2" w:rsidP="00D31F86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P943_HC22</w:t>
            </w:r>
          </w:p>
        </w:tc>
        <w:tc>
          <w:tcPr>
            <w:tcW w:w="3600" w:type="dxa"/>
          </w:tcPr>
          <w:p w14:paraId="4307B95D" w14:textId="44784AAF" w:rsidR="00B066E2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R8cVzf65","properties":{"formattedCitation":"\\super 1\\nosupersub{}","plainCitation":"1","noteIndex":0},"citationItems":[{"id":546,"uris":["http://zotero.org/users/local/2xsoucA4/items/4WYKJ4T9"],"itemData":{"id":546,"type":"article-journal","container-title":"Neuroimage","ISSN":"1053-8119","issue":"1","journalAbbreviation":"Neuroimage","note":"publisher: Elsevier","page":"447-459","title":"Normative database of the serotonergic system in healthy subjects using multi-tracer PET","volume":"63","author":[{"family":"Savli","given":"Markus"},{"family":"Bauer","given":"Andreas"},{"family":"Mitterhauser","given":"Markus"},{"family":"Ding","given":"Yu-Shin"},{"family":"Hahn","given":"Andreas"},{"family":"Kroll","given":"Tina"},{"family":"Neumeister","given":"Alexander"},{"family":"Haeusler","given":"Daniela"},{"family":"Ungersboeck","given":"Johanna"},{"family":"Henry","given":"Shannan"}],"issued":{"date-parts":[["201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  <w:lang w:val="fr-FR"/>
              </w:rPr>
              <w:t>1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  <w:p w14:paraId="661548C5" w14:textId="1A5EFB08" w:rsidR="00D12AEE" w:rsidRPr="002D208E" w:rsidRDefault="00B066E2" w:rsidP="00B066E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  <w:t>https://identifiers.org/neurovault.collection:1206</w:t>
            </w:r>
          </w:p>
        </w:tc>
      </w:tr>
      <w:tr w:rsidR="00B066E2" w:rsidRPr="00385B50" w14:paraId="41A68FB1" w14:textId="77777777" w:rsidTr="006F6452">
        <w:trPr>
          <w:trHeight w:val="482"/>
        </w:trPr>
        <w:tc>
          <w:tcPr>
            <w:tcW w:w="2160" w:type="dxa"/>
          </w:tcPr>
          <w:p w14:paraId="5D385BBF" w14:textId="5168430A" w:rsidR="00B066E2" w:rsidRPr="003D44B4" w:rsidRDefault="00B066E2" w:rsidP="00B066E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 xml:space="preserve">5HT 2A </w:t>
            </w:r>
            <w:r w:rsidRPr="00786397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receptor</w:t>
            </w:r>
          </w:p>
        </w:tc>
        <w:tc>
          <w:tcPr>
            <w:tcW w:w="1620" w:type="dxa"/>
          </w:tcPr>
          <w:p w14:paraId="56249D48" w14:textId="644FEF22" w:rsidR="00B066E2" w:rsidRPr="002D208E" w:rsidRDefault="005109BD" w:rsidP="00B066E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ALT_HC19</w:t>
            </w:r>
          </w:p>
        </w:tc>
        <w:tc>
          <w:tcPr>
            <w:tcW w:w="3600" w:type="dxa"/>
          </w:tcPr>
          <w:p w14:paraId="59104DD1" w14:textId="0F168ED8" w:rsidR="005109BD" w:rsidRPr="004A071A" w:rsidRDefault="00E21DF3" w:rsidP="00C17F8E">
            <w:pPr>
              <w:widowControl/>
              <w:spacing w:after="200" w:line="276" w:lineRule="auto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NEEQEEHa","properties":{"formattedCitation":"\\super 1\\nosupersub{}","plainCitation":"1","noteIndex":0},"citationItems":[{"id":546,"uris":["http://zotero.org/users/local/2xsoucA4/items/4WYKJ4T9"],"itemData":{"id":546,"type":"article-journal","container-title":"Neuroimage","ISSN":"1053-8119","issue":"1","journalAbbreviation":"Neuroimage","note":"publisher: Elsevier","page":"447-459","title":"Normative database of the serotonergic system in healthy subjects using multi-tracer PET","volume":"63","author":[{"family":"Savli","given":"Markus"},{"family":"Bauer","given":"Andreas"},{"family":"Mitterhauser","given":"Markus"},{"family":"Ding","given":"Yu-Shin"},{"family":"Hahn","given":"Andreas"},{"family":"Kroll","given":"Tina"},{"family":"Neumeister","given":"Alexander"},{"family":"Haeusler","given":"Daniela"},{"family":"Ungersboeck","given":"Johanna"},{"family":"Henry","given":"Shannan"}],"issued":{"date-parts":[["201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  <w:lang w:val="fr-FR"/>
              </w:rPr>
              <w:t>1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  <w:p w14:paraId="55B2A667" w14:textId="61863D7D" w:rsidR="00B066E2" w:rsidRPr="002D208E" w:rsidRDefault="005109BD" w:rsidP="005109BD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  <w:t>https://identifiers.org/neurovault.collection:1206</w:t>
            </w:r>
          </w:p>
        </w:tc>
      </w:tr>
      <w:tr w:rsidR="00B066E2" w:rsidRPr="003D44B4" w14:paraId="5BFC6150" w14:textId="77777777" w:rsidTr="006F6452">
        <w:trPr>
          <w:trHeight w:val="482"/>
        </w:trPr>
        <w:tc>
          <w:tcPr>
            <w:tcW w:w="2160" w:type="dxa"/>
          </w:tcPr>
          <w:p w14:paraId="2DE33DB6" w14:textId="285A10F2" w:rsidR="00B066E2" w:rsidRPr="003D44B4" w:rsidRDefault="00BF13E2" w:rsidP="00B066E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BF13E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5HT</w:t>
            </w: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 xml:space="preserve"> </w:t>
            </w:r>
            <w:r w:rsidRPr="00BF13E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4 </w:t>
            </w:r>
            <w:proofErr w:type="spellStart"/>
            <w:r w:rsidRPr="00BF13E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receptor</w:t>
            </w:r>
            <w:proofErr w:type="spellEnd"/>
          </w:p>
        </w:tc>
        <w:tc>
          <w:tcPr>
            <w:tcW w:w="1620" w:type="dxa"/>
          </w:tcPr>
          <w:p w14:paraId="01C342BE" w14:textId="458DDC8C" w:rsidR="00B066E2" w:rsidRPr="002D208E" w:rsidRDefault="00836963" w:rsidP="00B066E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836963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sb20_hc59_beliveau</w:t>
            </w:r>
          </w:p>
        </w:tc>
        <w:tc>
          <w:tcPr>
            <w:tcW w:w="3600" w:type="dxa"/>
          </w:tcPr>
          <w:p w14:paraId="3AE41B69" w14:textId="466887F8" w:rsidR="00B066E2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9J6GTi7r","properties":{"formattedCitation":"\\super 2\\nosupersub{}","plainCitation":"2","noteIndex":0},"citationItems":[{"id":535,"uris":["http://zotero.org/users/local/2xsoucA4/items/XXGF32EN"],"itemData":{"id":535,"type":"article-journal","container-title":"Journal of Neuroscience","ISSN":"0270-6474","issue":"1","journalAbbreviation":"Journal of Neuroscience","note":"publisher: Society for Neuroscience","page":"120-128","title":"A high-resolution in vivo atlas of the human brain's serotonin system","volume":"37","author":[{"family":"Beliveau","given":"Vincent"},{"family":"Ganz","given":"Melanie"},{"family":"Feng","given":"Ling"},{"family":"Ozenne","given":"Brice"},{"family":"Højgaard","given":"Liselotte"},{"family":"Fisher","given":"Patrick M"},{"family":"Svarer","given":"Claus"},{"family":"Greve","given":"Douglas N"},{"family":"Knudsen","given":"Gitte M"}],"issued":{"date-parts":[["2017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2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B066E2" w:rsidRPr="00385B50" w14:paraId="3341F979" w14:textId="77777777" w:rsidTr="006F6452">
        <w:trPr>
          <w:trHeight w:val="482"/>
        </w:trPr>
        <w:tc>
          <w:tcPr>
            <w:tcW w:w="2160" w:type="dxa"/>
          </w:tcPr>
          <w:p w14:paraId="7C2E268E" w14:textId="39102549" w:rsidR="00B066E2" w:rsidRPr="003D44B4" w:rsidRDefault="00042E5E" w:rsidP="00B066E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042E5E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5HT </w:t>
            </w:r>
            <w:r w:rsidR="0068560D" w:rsidRPr="0068560D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transporter</w:t>
            </w:r>
          </w:p>
        </w:tc>
        <w:tc>
          <w:tcPr>
            <w:tcW w:w="1620" w:type="dxa"/>
          </w:tcPr>
          <w:p w14:paraId="118A1664" w14:textId="0AB23DD7" w:rsidR="00B066E2" w:rsidRPr="002D208E" w:rsidRDefault="00FB7060" w:rsidP="00B066E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FB7060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DASB_HC30</w:t>
            </w:r>
          </w:p>
        </w:tc>
        <w:tc>
          <w:tcPr>
            <w:tcW w:w="3600" w:type="dxa"/>
          </w:tcPr>
          <w:p w14:paraId="055F6273" w14:textId="72C3D0BC" w:rsidR="00B066E2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gxTwEbe0","properties":{"formattedCitation":"\\super 1\\nosupersub{}","plainCitation":"1","noteIndex":0},"citationItems":[{"id":546,"uris":["http://zotero.org/users/local/2xsoucA4/items/4WYKJ4T9"],"itemData":{"id":546,"type":"article-journal","container-title":"Neuroimage","ISSN":"1053-8119","issue":"1","journalAbbreviation":"Neuroimage","note":"publisher: Elsevier","page":"447-459","title":"Normative database of the serotonergic system in healthy subjects using multi-tracer PET","volume":"63","author":[{"family":"Savli","given":"Markus"},{"family":"Bauer","given":"Andreas"},{"family":"Mitterhauser","given":"Markus"},{"family":"Ding","given":"Yu-Shin"},{"family":"Hahn","given":"Andreas"},{"family":"Kroll","given":"Tina"},{"family":"Neumeister","given":"Alexander"},{"family":"Haeusler","given":"Daniela"},{"family":"Ungersboeck","given":"Johanna"},{"family":"Henry","given":"Shannan"}],"issued":{"date-parts":[["201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  <w:lang w:val="fr-FR"/>
              </w:rPr>
              <w:t>1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  <w:p w14:paraId="7989B717" w14:textId="3750965E" w:rsidR="006626E7" w:rsidRPr="002D208E" w:rsidRDefault="006626E7" w:rsidP="00B066E2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</w:pPr>
            <w:r w:rsidRPr="002D208E">
              <w:rPr>
                <w:rFonts w:asciiTheme="minorBidi" w:eastAsia="SimSun" w:hAnsiTheme="minorBidi"/>
                <w:kern w:val="0"/>
                <w:sz w:val="15"/>
                <w:szCs w:val="15"/>
                <w:lang w:val="fr-FR" w:eastAsia="en-US"/>
              </w:rPr>
              <w:t>https://identifiers.org/neurovault.collection:1206</w:t>
            </w:r>
          </w:p>
        </w:tc>
      </w:tr>
      <w:tr w:rsidR="00042E5E" w:rsidRPr="003D44B4" w14:paraId="026BFDFD" w14:textId="77777777" w:rsidTr="006F6452">
        <w:trPr>
          <w:trHeight w:val="482"/>
        </w:trPr>
        <w:tc>
          <w:tcPr>
            <w:tcW w:w="2160" w:type="dxa"/>
          </w:tcPr>
          <w:p w14:paraId="55180CD9" w14:textId="430F6237" w:rsidR="00042E5E" w:rsidRPr="003D44B4" w:rsidRDefault="00042E5E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042E5E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5HT </w:t>
            </w:r>
            <w:r w:rsidRPr="0068560D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transporter</w:t>
            </w:r>
          </w:p>
        </w:tc>
        <w:tc>
          <w:tcPr>
            <w:tcW w:w="1620" w:type="dxa"/>
          </w:tcPr>
          <w:p w14:paraId="16B1BD5F" w14:textId="551928F4" w:rsidR="00042E5E" w:rsidRPr="002D208E" w:rsidRDefault="003E1F34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3E1F34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MADAM_c11</w:t>
            </w:r>
          </w:p>
        </w:tc>
        <w:tc>
          <w:tcPr>
            <w:tcW w:w="3600" w:type="dxa"/>
          </w:tcPr>
          <w:p w14:paraId="3BBAA580" w14:textId="59D6FF9C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LhM9ovj8","properties":{"formattedCitation":"\\super 3\\nosupersub{}","plainCitation":"3","noteIndex":0},"citationItems":[{"id":538,"uris":["http://zotero.org/users/local/2xsoucA4/items/F4293WCL"],"itemData":{"id":538,"type":"article-journal","container-title":"Neuroimage","ISSN":"1053-8119","journalAbbreviation":"Neuroimage","note":"publisher: Elsevier","page":"313-320","title":"Mapping the distribution of serotonin transporter in the human brainstem with high-resolution PET: validation using postmortem autoradiography data","volume":"133","author":[{"family":"Fazio","given":"Patrik"},{"family":"Schain","given":"Martin"},{"family":"Varnäs","given":"Katarina"},{"family":"Halldin","given":"Christer"},{"family":"Farde","given":"Lars"},{"family":"Varrone","given":"Andrea"}],"issued":{"date-parts":[["2016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3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D44B4" w14:paraId="289324E4" w14:textId="77777777" w:rsidTr="006F6452">
        <w:trPr>
          <w:trHeight w:val="482"/>
        </w:trPr>
        <w:tc>
          <w:tcPr>
            <w:tcW w:w="2160" w:type="dxa"/>
          </w:tcPr>
          <w:p w14:paraId="03FB8843" w14:textId="4ACA8B0F" w:rsidR="00042E5E" w:rsidRPr="003D44B4" w:rsidRDefault="002E2F56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>D</w:t>
            </w:r>
            <w:r w:rsidRPr="0099567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opamine type 1 </w:t>
            </w:r>
            <w:proofErr w:type="spellStart"/>
            <w:r w:rsidRPr="0099567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receptor</w:t>
            </w:r>
            <w:proofErr w:type="spellEnd"/>
          </w:p>
        </w:tc>
        <w:tc>
          <w:tcPr>
            <w:tcW w:w="1620" w:type="dxa"/>
          </w:tcPr>
          <w:p w14:paraId="63A73267" w14:textId="50BB4090" w:rsidR="00042E5E" w:rsidRPr="002D208E" w:rsidRDefault="00525994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525994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SCH23390_c11</w:t>
            </w:r>
          </w:p>
        </w:tc>
        <w:tc>
          <w:tcPr>
            <w:tcW w:w="3600" w:type="dxa"/>
          </w:tcPr>
          <w:p w14:paraId="204595DE" w14:textId="18CA8E7A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6C47UWps","properties":{"formattedCitation":"\\super 4\\nosupersub{}","plainCitation":"4","noteIndex":0},"citationItems":[{"id":543,"uris":["http://zotero.org/users/local/2xsoucA4/items/K5YZQYRQ"],"itemData":{"id":543,"type":"article-journal","container-title":"European journal of nuclear medicine and molecular imaging","ISSN":"1619-7070","journalAbbreviation":"European journal of nuclear medicine and molecular imaging","note":"publisher: Springer","page":"1025-1032","title":"Test–retest measurements of dopamine d 1-type receptors using simultaneous pet/mri imaging","volume":"44","author":[{"family":"Kaller","given":"Simon"},{"family":"Rullmann","given":"Michael"},{"family":"Patt","given":"Marianne"},{"family":"Becker","given":"Georg-Alexander"},{"family":"Luthardt","given":"Julia"},{"family":"Girbardt","given":"Johanna"},{"family":"Meyer","given":"Philipp M"},{"family":"Werner","given":"Peter"},{"family":"Barthel","given":"Henryk"},{"family":"Bresch","given":"Anke"}],"issued":{"date-parts":[["2017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4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D44B4" w14:paraId="342BC6C2" w14:textId="77777777" w:rsidTr="006F6452">
        <w:trPr>
          <w:trHeight w:val="482"/>
        </w:trPr>
        <w:tc>
          <w:tcPr>
            <w:tcW w:w="2160" w:type="dxa"/>
          </w:tcPr>
          <w:p w14:paraId="2FFAFDFE" w14:textId="16CFFC77" w:rsidR="00042E5E" w:rsidRPr="003D44B4" w:rsidRDefault="002E2F56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>D</w:t>
            </w:r>
            <w:r w:rsidRPr="0099567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opamine type </w:t>
            </w:r>
            <w:r w:rsidR="00BE07B8"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>2</w:t>
            </w:r>
            <w:r w:rsidRPr="0099567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99567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receptor</w:t>
            </w:r>
            <w:proofErr w:type="spellEnd"/>
          </w:p>
        </w:tc>
        <w:tc>
          <w:tcPr>
            <w:tcW w:w="1620" w:type="dxa"/>
          </w:tcPr>
          <w:p w14:paraId="4AEED7D5" w14:textId="258D06E7" w:rsidR="00042E5E" w:rsidRPr="002D208E" w:rsidRDefault="00BE07B8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BE07B8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RACLOPRIDE_c11</w:t>
            </w:r>
          </w:p>
        </w:tc>
        <w:tc>
          <w:tcPr>
            <w:tcW w:w="3600" w:type="dxa"/>
          </w:tcPr>
          <w:p w14:paraId="47DAE90F" w14:textId="5F1385C1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AzLuqgbG","properties":{"formattedCitation":"\\super 5\\nosupersub{}","plainCitation":"5","noteIndex":0},"citationItems":[{"id":534,"uris":["http://zotero.org/users/local/2xsoucA4/items/LE63A68L"],"itemData":{"id":534,"type":"article-journal","container-title":"Journal of Cerebral Blood Flow &amp; Metabolism","ISSN":"0271-678X","issue":"7","journalAbbreviation":"Journal of Cerebral Blood Flow &amp; Metabolism","note":"publisher: SAGE Publications Sage UK: London, England","page":"1199-1205","title":"Long-term test–retest reliability of striatal and extrastriatal dopamine D2/3 receptor binding: study with [11C] raclopride and high-resolution PET","volume":"35","author":[{"family":"Alakurtti","given":"Kati"},{"family":"Johansson","given":"Jarkko J"},{"family":"Joutsa","given":"Juho"},{"family":"Laine","given":"Matti"},{"family":"Bäckman","given":"Lars"},{"family":"Nyberg","given":"Lars"},{"family":"Rinne","given":"Juha O"}],"issued":{"date-parts":[["2015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5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D44B4" w14:paraId="1CD97FD0" w14:textId="77777777" w:rsidTr="006F6452">
        <w:trPr>
          <w:trHeight w:val="482"/>
        </w:trPr>
        <w:tc>
          <w:tcPr>
            <w:tcW w:w="2160" w:type="dxa"/>
          </w:tcPr>
          <w:p w14:paraId="0E74BFF2" w14:textId="4981BCC3" w:rsidR="00042E5E" w:rsidRPr="003D44B4" w:rsidRDefault="00D5055E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>D</w:t>
            </w:r>
            <w:r w:rsidRPr="00D5055E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opamine transporter</w:t>
            </w:r>
          </w:p>
        </w:tc>
        <w:tc>
          <w:tcPr>
            <w:tcW w:w="1620" w:type="dxa"/>
          </w:tcPr>
          <w:p w14:paraId="2FF4549F" w14:textId="2032CBB4" w:rsidR="00042E5E" w:rsidRPr="002D208E" w:rsidRDefault="001F3203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1F3203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DATSPECT</w:t>
            </w:r>
          </w:p>
        </w:tc>
        <w:tc>
          <w:tcPr>
            <w:tcW w:w="3600" w:type="dxa"/>
          </w:tcPr>
          <w:p w14:paraId="4B5F29F5" w14:textId="39E26756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LJdeqvrO","properties":{"formattedCitation":"\\super 6\\nosupersub{}","plainCitation":"6","noteIndex":0},"citationItems":[{"id":537,"uris":["http://zotero.org/users/local/2xsoucA4/items/3EZMQ54B"],"itemData":{"id":537,"type":"article-journal","container-title":"Scientific reports","ISSN":"2045-2322","issue":"1","journalAbbreviation":"Scientific reports","note":"publisher: Nature Publishing Group UK London","page":"4074","title":"Cerebral blood flow predicts differential neurotransmitter activity","volume":"8","author":[{"family":"Dukart","given":"Juergen"},{"family":"Holiga","given":"Štefan"},{"family":"Chatham","given":"Christopher"},{"family":"Hawkins","given":"Peter"},{"family":"Forsyth","given":"Anna"},{"family":"McMillan","given":"Rebecca"},{"family":"Myers","given":"Jim"},{"family":"Lingford-Hughes","given":"Anne R"},{"family":"Nutt","given":"David J"},{"family":"Merlo-Pich","given":"Emilio"}],"issued":{"date-parts":[["2018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6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D44B4" w14:paraId="676D3937" w14:textId="77777777" w:rsidTr="006F6452">
        <w:trPr>
          <w:trHeight w:val="482"/>
        </w:trPr>
        <w:tc>
          <w:tcPr>
            <w:tcW w:w="2160" w:type="dxa"/>
          </w:tcPr>
          <w:p w14:paraId="5DCD2176" w14:textId="519AA7FE" w:rsidR="00042E5E" w:rsidRPr="003D44B4" w:rsidRDefault="00F03D95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F03D95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lastRenderedPageBreak/>
              <w:t>F-Dopa</w:t>
            </w:r>
          </w:p>
        </w:tc>
        <w:tc>
          <w:tcPr>
            <w:tcW w:w="1620" w:type="dxa"/>
          </w:tcPr>
          <w:p w14:paraId="218998BD" w14:textId="76FDE2DE" w:rsidR="00042E5E" w:rsidRPr="002D208E" w:rsidRDefault="00792314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792314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FDOPA_f18</w:t>
            </w:r>
          </w:p>
        </w:tc>
        <w:tc>
          <w:tcPr>
            <w:tcW w:w="3600" w:type="dxa"/>
          </w:tcPr>
          <w:p w14:paraId="36B56194" w14:textId="7CEFBF94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msDkMe94","properties":{"formattedCitation":"\\super 7\\nosupersub{}","plainCitation":"7","noteIndex":0},"citationItems":[{"id":540,"uris":["http://zotero.org/users/local/2xsoucA4/items/QMH7HMTT"],"itemData":{"id":540,"type":"article-journal","container-title":"Imagen Diagnóstica","ISSN":"2171-3669","issue":"01","journalAbbreviation":"Imagen Diagnóstica","page":"23-25","title":"Elaboración de una plantilla de SPM para la normalización de imágenes de PET con 18F-DOPA","volume":"9","author":[{"family":"Gómez","given":"Francisco Javier García"},{"family":"Huertas","given":"Ismael"},{"family":"Ramírez","given":"José Antonio Lojo"},{"family":"Solís","given":"David García"}],"issued":{"date-parts":[["2018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7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D44B4" w14:paraId="0083CE28" w14:textId="77777777" w:rsidTr="006F6452">
        <w:trPr>
          <w:trHeight w:val="482"/>
        </w:trPr>
        <w:tc>
          <w:tcPr>
            <w:tcW w:w="2160" w:type="dxa"/>
          </w:tcPr>
          <w:p w14:paraId="6438D3A3" w14:textId="74EDBE9C" w:rsidR="00042E5E" w:rsidRPr="003D44B4" w:rsidRDefault="00D5198D" w:rsidP="00D5198D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D5198D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GABA</w:t>
            </w:r>
            <w:r w:rsidRPr="00D5198D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vertAlign w:val="subscript"/>
                <w:lang w:val="fr-FR"/>
              </w:rPr>
              <w:t>A</w:t>
            </w: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D5198D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receptor</w:t>
            </w:r>
            <w:proofErr w:type="spellEnd"/>
          </w:p>
        </w:tc>
        <w:tc>
          <w:tcPr>
            <w:tcW w:w="1620" w:type="dxa"/>
          </w:tcPr>
          <w:p w14:paraId="731BFA31" w14:textId="3A29B25C" w:rsidR="00042E5E" w:rsidRPr="002D208E" w:rsidRDefault="007C1CB2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7C1CB2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FLUMAZENIL_c11</w:t>
            </w:r>
          </w:p>
        </w:tc>
        <w:tc>
          <w:tcPr>
            <w:tcW w:w="3600" w:type="dxa"/>
          </w:tcPr>
          <w:p w14:paraId="135A0BCF" w14:textId="7CCE6617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KuYr7L3g","properties":{"formattedCitation":"\\super 6\\nosupersub{}","plainCitation":"6","noteIndex":0},"citationItems":[{"id":537,"uris":["http://zotero.org/users/local/2xsoucA4/items/3EZMQ54B"],"itemData":{"id":537,"type":"article-journal","container-title":"Scientific reports","ISSN":"2045-2322","issue":"1","journalAbbreviation":"Scientific reports","note":"publisher: Nature Publishing Group UK London","page":"4074","title":"Cerebral blood flow predicts differential neurotransmitter activity","volume":"8","author":[{"family":"Dukart","given":"Juergen"},{"family":"Holiga","given":"Štefan"},{"family":"Chatham","given":"Christopher"},{"family":"Hawkins","given":"Peter"},{"family":"Forsyth","given":"Anna"},{"family":"McMillan","given":"Rebecca"},{"family":"Myers","given":"Jim"},{"family":"Lingford-Hughes","given":"Anne R"},{"family":"Nutt","given":"David J"},{"family":"Merlo-Pich","given":"Emilio"}],"issued":{"date-parts":[["2018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6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E21DF3" w14:paraId="4A776270" w14:textId="77777777" w:rsidTr="006F6452">
        <w:trPr>
          <w:trHeight w:val="482"/>
        </w:trPr>
        <w:tc>
          <w:tcPr>
            <w:tcW w:w="2160" w:type="dxa"/>
          </w:tcPr>
          <w:p w14:paraId="67A4BEF0" w14:textId="05B30E16" w:rsidR="00042E5E" w:rsidRPr="003D44B4" w:rsidRDefault="0064348C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</w:pPr>
            <w:r w:rsidRPr="0064348C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Kappa-</w:t>
            </w:r>
            <w:proofErr w:type="spellStart"/>
            <w:r w:rsidRPr="0064348C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opioid</w:t>
            </w:r>
            <w:proofErr w:type="spellEnd"/>
            <w:r w:rsidRPr="0064348C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64348C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fr-FR"/>
              </w:rPr>
              <w:t>receptor</w:t>
            </w:r>
            <w:proofErr w:type="spellEnd"/>
          </w:p>
        </w:tc>
        <w:tc>
          <w:tcPr>
            <w:tcW w:w="1620" w:type="dxa"/>
          </w:tcPr>
          <w:p w14:paraId="363DE351" w14:textId="345DB0DA" w:rsidR="00042E5E" w:rsidRPr="002D208E" w:rsidRDefault="00906F5F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</w:pPr>
            <w:r w:rsidRPr="00906F5F">
              <w:rPr>
                <w:rFonts w:asciiTheme="minorBidi" w:eastAsia="SimSun" w:hAnsiTheme="minorBidi"/>
                <w:kern w:val="0"/>
                <w:sz w:val="15"/>
                <w:szCs w:val="15"/>
                <w:lang w:val="fr-FR"/>
              </w:rPr>
              <w:t>KappaOp_LY2795050_10m_ShokriKojori</w:t>
            </w:r>
          </w:p>
        </w:tc>
        <w:tc>
          <w:tcPr>
            <w:tcW w:w="3600" w:type="dxa"/>
          </w:tcPr>
          <w:p w14:paraId="7F466400" w14:textId="2845B5C0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instrText xml:space="preserve"> ADDIN ZOTERO_ITEM CSL_CITATION {"citationID":"R1WSGeFd","properties":{"formattedCitation":"\\super 8\\nosupersub{}","plainCitation":"8","noteIndex":0},"citationItems":[{"id":547,"uris":["http://zotero.org/users/local/2xsoucA4/items/JIGKYXX4"],"itemData":{"id":547,"type":"article-journal","container-title":"Human brain mapping","ISSN":"1065-9471","issue":"4","journalAbbreviation":"Human brain mapping","note":"publisher: Wiley Online Library","page":"1419-1430","title":"Brain opioid segments and striatal p</w:instrText>
            </w:r>
            <w:r w:rsidR="004A071A" w:rsidRPr="004A071A">
              <w:rPr>
                <w:rFonts w:asciiTheme="minorBidi" w:eastAsia="SimSun" w:hAnsiTheme="minorBidi" w:hint="eastAsia"/>
                <w:kern w:val="0"/>
                <w:sz w:val="20"/>
                <w:szCs w:val="20"/>
                <w:lang w:val="fr-FR" w:eastAsia="en-US"/>
              </w:rPr>
              <w:instrText>atterns of dopamine release induced by naloxone and morphine","volume":"43","author":[{"family":"Shokri</w:instrText>
            </w:r>
            <w:r w:rsidR="004A071A" w:rsidRPr="004A071A">
              <w:rPr>
                <w:rFonts w:asciiTheme="minorBidi" w:eastAsia="SimSun" w:hAnsiTheme="minorBidi" w:hint="eastAsia"/>
                <w:kern w:val="0"/>
                <w:sz w:val="20"/>
                <w:szCs w:val="20"/>
                <w:lang w:val="fr-FR" w:eastAsia="en-US"/>
              </w:rPr>
              <w:instrText>‐</w:instrText>
            </w:r>
            <w:r w:rsidR="004A071A" w:rsidRPr="004A071A">
              <w:rPr>
                <w:rFonts w:asciiTheme="minorBidi" w:eastAsia="SimSun" w:hAnsiTheme="minorBidi" w:hint="eastAsia"/>
                <w:kern w:val="0"/>
                <w:sz w:val="20"/>
                <w:szCs w:val="20"/>
                <w:lang w:val="fr-FR" w:eastAsia="en-US"/>
              </w:rPr>
              <w:instrText>Kojori","given":"Ehsan"},{"family":"Naganawa","given":"Mika"},{"family":"Ramchandani","given":"Vijay A"},{"family":"Wong","given":"Dean F"},{"family":"Wang","given":"Gene</w:instrText>
            </w:r>
            <w:r w:rsidR="004A071A" w:rsidRPr="004A071A">
              <w:rPr>
                <w:rFonts w:asciiTheme="minorBidi" w:eastAsia="SimSun" w:hAnsiTheme="minorBidi" w:hint="eastAsia"/>
                <w:kern w:val="0"/>
                <w:sz w:val="20"/>
                <w:szCs w:val="20"/>
                <w:lang w:val="fr-FR" w:eastAsia="en-US"/>
              </w:rPr>
              <w:instrText>‐</w:instrText>
            </w:r>
            <w:r w:rsidR="004A071A" w:rsidRPr="004A071A">
              <w:rPr>
                <w:rFonts w:asciiTheme="minorBidi" w:eastAsia="SimSun" w:hAnsiTheme="minorBidi" w:hint="eastAsia"/>
                <w:kern w:val="0"/>
                <w:sz w:val="20"/>
                <w:szCs w:val="20"/>
                <w:lang w:val="fr-FR" w:eastAsia="en-US"/>
              </w:rPr>
              <w:instrText xml:space="preserve">Jack"},{"family":"Volkow","given":"Nora D"}],"issued":{"date-parts":[["202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8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fr-FR" w:eastAsia="en-US"/>
              </w:rPr>
              <w:fldChar w:fldCharType="end"/>
            </w:r>
          </w:p>
        </w:tc>
      </w:tr>
      <w:tr w:rsidR="00042E5E" w:rsidRPr="00385B50" w14:paraId="700B37F8" w14:textId="77777777" w:rsidTr="006F6452">
        <w:trPr>
          <w:trHeight w:val="482"/>
        </w:trPr>
        <w:tc>
          <w:tcPr>
            <w:tcW w:w="2160" w:type="dxa"/>
          </w:tcPr>
          <w:p w14:paraId="0EB32D07" w14:textId="49FF5462" w:rsidR="00042E5E" w:rsidRPr="00E57EA4" w:rsidRDefault="00190C29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M</w:t>
            </w:r>
            <w:r w:rsidRPr="00190C29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u-</w:t>
            </w:r>
            <w:proofErr w:type="spellStart"/>
            <w:r w:rsidRPr="00190C29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opioid</w:t>
            </w:r>
            <w:proofErr w:type="spellEnd"/>
            <w:r w:rsidRPr="00190C29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 receptor</w:t>
            </w:r>
          </w:p>
        </w:tc>
        <w:tc>
          <w:tcPr>
            <w:tcW w:w="1620" w:type="dxa"/>
          </w:tcPr>
          <w:p w14:paraId="0AD31068" w14:textId="1EC86CA5" w:rsidR="00042E5E" w:rsidRPr="002D208E" w:rsidRDefault="006F6452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6F6452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CARFENTANIL_c11</w:t>
            </w:r>
          </w:p>
        </w:tc>
        <w:tc>
          <w:tcPr>
            <w:tcW w:w="3600" w:type="dxa"/>
          </w:tcPr>
          <w:p w14:paraId="26FE25CE" w14:textId="74F5CDBC" w:rsidR="00291B1A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instrText xml:space="preserve"> ADDIN ZOTERO_ITEM CSL_CITATION {"citationID":"G8wAx82s","properties":{"formattedCitation":"\\super 9\\nosupersub{}","plainCitation":"9","noteIndex":0},"citationItems":[{"id":544,"uris":["http://zotero.org/users/local/2xsoucA4/items/P6PWJ5L6"],"itemData":{"id":544,"type":"article-journal","container-title":"Neuroimage","ISSN":"1053-8119","journalAbbreviation":"Neuroimage","note":"publisher: Elsevier","page":"116922","title":"Interindividual variability and lateralization of μ-opioid receptors in the human brain","volume":"217","author":[{"family":"Kantonen","given":"Tatu"},{"family":"Karjalainen","given":"Tomi"},{"family":"Isojärvi","given":"Janne"},{"family":"Nuutila","given":"Pirjo"},{"family":"Tuisku","given":"Jouni"},{"family":"Rinne","given":"Juha"},{"family":"Hietala","given":"Jarmo"},{"family":"Kaasinen","given":"Valtteri"},{"family":"Kalliokoski","given":"Kari"},{"family":"Scheinin","given":"Harry"}],"issued":{"date-parts":[["2020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  <w:lang w:val="nl-NL"/>
              </w:rPr>
              <w:t>9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end"/>
            </w:r>
          </w:p>
          <w:p w14:paraId="5E29155C" w14:textId="2ED11ACE" w:rsidR="00042E5E" w:rsidRPr="004A071A" w:rsidRDefault="00ED59B1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15"/>
                <w:szCs w:val="15"/>
                <w:lang w:val="nl-NL" w:eastAsia="en-US"/>
              </w:rPr>
              <w:t>https://identifiers.org/neurovault.image:303255</w:t>
            </w:r>
          </w:p>
        </w:tc>
      </w:tr>
      <w:tr w:rsidR="000E6719" w:rsidRPr="00ED59B1" w14:paraId="5BB9A09D" w14:textId="77777777" w:rsidTr="006F6452">
        <w:trPr>
          <w:trHeight w:val="482"/>
        </w:trPr>
        <w:tc>
          <w:tcPr>
            <w:tcW w:w="2160" w:type="dxa"/>
          </w:tcPr>
          <w:p w14:paraId="02BBBA71" w14:textId="3BC66857" w:rsidR="000E6719" w:rsidRPr="00E57EA4" w:rsidRDefault="00D12676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M</w:t>
            </w:r>
            <w:r w:rsidRPr="00D12676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etabotropic</w:t>
            </w:r>
            <w:proofErr w:type="spellEnd"/>
            <w:r w:rsidRPr="00D12676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 </w:t>
            </w:r>
            <w:proofErr w:type="spellStart"/>
            <w:r w:rsidRPr="00D12676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glutamate</w:t>
            </w:r>
            <w:proofErr w:type="spellEnd"/>
            <w:r w:rsidRPr="00D12676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 receptor 5</w:t>
            </w:r>
          </w:p>
        </w:tc>
        <w:tc>
          <w:tcPr>
            <w:tcW w:w="1620" w:type="dxa"/>
          </w:tcPr>
          <w:p w14:paraId="76EC4109" w14:textId="6E1B45FD" w:rsidR="000E6719" w:rsidRPr="002D208E" w:rsidRDefault="00EE5811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EE5811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abp_hc28_dubois</w:t>
            </w:r>
          </w:p>
        </w:tc>
        <w:tc>
          <w:tcPr>
            <w:tcW w:w="3600" w:type="dxa"/>
          </w:tcPr>
          <w:p w14:paraId="6087FB1E" w14:textId="1B5F668C" w:rsidR="000E6719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instrText xml:space="preserve"> ADDIN ZOTERO_ITEM CSL_CITATION {"citationID":"Y9syrJkp","properties":{"formattedCitation":"\\super 10\\nosupersub{}","plainCitation":"10","noteIndex":0},"citationItems":[{"id":536,"uris":["http://zotero.org/users/local/2xsoucA4/items/CL56YT35"],"itemData":{"id":536,"type":"article-journal","container-title":"European journal of nuclear medicine and molecular imaging","ISSN":"1619-7070","journalAbbreviation":"European journal of nuclear medicine and molecular imaging","note":"publisher: Springer","page":"152-162","title":"Characterization of age/sex and the regional distribution of mglur5 availability in the healthy human brain measured by high-resolution [11 c] abp688 pet","volume":"43","author":[{"family":"DuBois","given":"Jonathan M"},{"family":"Rousset","given":"Olivier G"},{"family":"Rowley","given":"Jared"},{"family":"Porras-Betancourt","given":"Manuel"},{"family":"Reader","given":"Andrew J"},{"family":"Labbe","given":"Aurelie"},{"family":"Massarweh","given":"Gassan"},{"family":"Soucy","given":"Jean-Paul"},{"family":"Rosa-Neto","given":"Pedro"},{"family":"Kobayashi","given":"Eliane"}],"issued":{"date-parts":[["2016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10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end"/>
            </w:r>
          </w:p>
        </w:tc>
      </w:tr>
      <w:tr w:rsidR="000E6719" w:rsidRPr="00ED59B1" w14:paraId="4F235960" w14:textId="77777777" w:rsidTr="006F6452">
        <w:trPr>
          <w:trHeight w:val="482"/>
        </w:trPr>
        <w:tc>
          <w:tcPr>
            <w:tcW w:w="2160" w:type="dxa"/>
          </w:tcPr>
          <w:p w14:paraId="7B538464" w14:textId="7AF02FC5" w:rsidR="000E6719" w:rsidRPr="00E57EA4" w:rsidRDefault="004C15F2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C</w:t>
            </w:r>
            <w:r w:rsidRPr="004C15F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annabinoid</w:t>
            </w:r>
            <w:proofErr w:type="spellEnd"/>
            <w:r w:rsidRPr="004C15F2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 receptor 1</w:t>
            </w:r>
          </w:p>
        </w:tc>
        <w:tc>
          <w:tcPr>
            <w:tcW w:w="1620" w:type="dxa"/>
          </w:tcPr>
          <w:p w14:paraId="4E0AFCF8" w14:textId="4B793D0B" w:rsidR="000E6719" w:rsidRPr="002D208E" w:rsidRDefault="000E585C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0E585C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FMPEPd2_hc22_laurikainen</w:t>
            </w:r>
          </w:p>
        </w:tc>
        <w:tc>
          <w:tcPr>
            <w:tcW w:w="3600" w:type="dxa"/>
          </w:tcPr>
          <w:p w14:paraId="16978DB0" w14:textId="17BF70A6" w:rsidR="000E6719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instrText xml:space="preserve"> ADDIN ZOTERO_ITEM CSL_CITATION {"citationID":"X6Je3QY5","properties":{"formattedCitation":"\\super 11\\nosupersub{}","plainCitation":"11","noteIndex":0},"citationItems":[{"id":545,"uris":["http://zotero.org/users/local/2xsoucA4/items/IY58252N"],"itemData":{"id":545,"type":"article-journal","container-title":"Neuroimage","ISSN":"1053-8119","journalAbbreviation":"Neuroimage","note":"publisher: Elsevier","page":"834-842","title":"Sex difference in brain CB1 receptor availability in man","volume":"184","author":[{"family":"Laurikainen","given":"Heikki"},{"family":"Tuominen","given":"Lauri"},{"family":"Tikka","given":"Maria"},{"family":"Merisaari","given":"Harri"},{"family":"Armio","given":"Reetta-Liina"},{"family":"Sormunen","given":"Elina"},{"family":"Borgan","given":"Faith"},{"family":"Veronese","given":"Mattia"},{"family":"Howes","given":"Oliver"},{"family":"Haaparanta-Solin","given":"Merja"}],"issued":{"date-parts":[["2019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11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end"/>
            </w:r>
          </w:p>
        </w:tc>
      </w:tr>
      <w:tr w:rsidR="000E6719" w:rsidRPr="00ED59B1" w14:paraId="1CD5E213" w14:textId="77777777" w:rsidTr="006F6452">
        <w:trPr>
          <w:trHeight w:val="482"/>
        </w:trPr>
        <w:tc>
          <w:tcPr>
            <w:tcW w:w="2160" w:type="dxa"/>
          </w:tcPr>
          <w:p w14:paraId="1A2899CF" w14:textId="64D9C172" w:rsidR="000E6719" w:rsidRPr="00E57EA4" w:rsidRDefault="002F0189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N</w:t>
            </w:r>
            <w:r w:rsidRPr="002F0189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oradrenaline </w:t>
            </w:r>
            <w:proofErr w:type="spellStart"/>
            <w:r w:rsidRPr="002F0189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transporter</w:t>
            </w:r>
            <w:proofErr w:type="spellEnd"/>
          </w:p>
        </w:tc>
        <w:tc>
          <w:tcPr>
            <w:tcW w:w="1620" w:type="dxa"/>
          </w:tcPr>
          <w:p w14:paraId="22A15D30" w14:textId="1FBF44D7" w:rsidR="000E6719" w:rsidRPr="002D208E" w:rsidRDefault="00A54062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A54062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MRB_c11</w:t>
            </w:r>
          </w:p>
        </w:tc>
        <w:tc>
          <w:tcPr>
            <w:tcW w:w="3600" w:type="dxa"/>
          </w:tcPr>
          <w:p w14:paraId="2380BCC0" w14:textId="3AB2753B" w:rsidR="000E6719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instrText xml:space="preserve"> ADDIN ZOTERO_ITEM CSL_CITATION {"citationID":"89VWeHjy","properties":{"formattedCitation":"\\super 12\\nosupersub{}","plainCitation":"12","noteIndex":0},"citationItems":[{"id":542,"uris":["http://zotero.org/users/local/2xsoucA4/items/R8TRJZDX"],"itemData":{"id":542,"type":"article-journal","container-title":"European journal of nuclear medicine and molecular imaging","ISSN":"1619-7070","journalAbbreviation":"European journal of nuclear medicine and molecular imaging","note":"publisher: Springer","page":"1056-1064","title":"Central noradrenaline transporter availability in highly obese, non-depressed individuals","volume":"44","author":[{"family":"Hesse","given":"Swen"},{"family":"Becker","given":"Georg-Alexander"},{"family":"Rullmann","given":"Michael"},{"family":"Bresch","given":"Anke"},{"family":"Luthardt","given":"Julia"},{"family":"Hankir","given":"Mohammed K"},{"family":"Zientek","given":"Franziska"},{"family":"Reißig","given":"Georg"},{"family":"Patt","given":"Marianne"},{"family":"Arelin","given":"Katrin"}],"issued":{"date-parts":[["2017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12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end"/>
            </w:r>
          </w:p>
        </w:tc>
      </w:tr>
      <w:tr w:rsidR="0066372F" w:rsidRPr="00ED59B1" w14:paraId="03DFD60C" w14:textId="77777777" w:rsidTr="006F6452">
        <w:trPr>
          <w:trHeight w:val="482"/>
        </w:trPr>
        <w:tc>
          <w:tcPr>
            <w:tcW w:w="2160" w:type="dxa"/>
          </w:tcPr>
          <w:p w14:paraId="33BC3D57" w14:textId="3ACB635F" w:rsidR="0066372F" w:rsidRDefault="00ED6561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r w:rsidRPr="00ED6561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NMDA receptor</w:t>
            </w:r>
          </w:p>
        </w:tc>
        <w:tc>
          <w:tcPr>
            <w:tcW w:w="1620" w:type="dxa"/>
          </w:tcPr>
          <w:p w14:paraId="5789F97D" w14:textId="1F3BEFF8" w:rsidR="0066372F" w:rsidRPr="00A54062" w:rsidRDefault="00ED6561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ED6561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ge179_29hc_galovic2021</w:t>
            </w:r>
          </w:p>
        </w:tc>
        <w:tc>
          <w:tcPr>
            <w:tcW w:w="3600" w:type="dxa"/>
          </w:tcPr>
          <w:p w14:paraId="633503CE" w14:textId="18A1979E" w:rsidR="0066372F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instrText xml:space="preserve"> ADDIN ZOTERO_ITEM CSL_CITATION {"citationID":"8MbeswOU","properties":{"formattedCitation":"\\super 13\\nosupersub{}","plainCitation":"13","noteIndex":0},"citationItems":[{"id":539,"uris":["http://zotero.org/users/local/2xsoucA4/items/959NILFP"],"itemData":{"id":539,"type":"article-journal","container-title":"Neuroimage","ISSN":"1053-8119","journalAbbreviation":"Neuroimage","note":"publisher: Elsevier","page":"118194","title":"Validation of a combined image derived input function and venous sampling approach for the quantification of [18F] GE-179 PET binding in the brain","volume":"237","author":[{"family":"Galovic","given":"Marian"},{"family":"Erlandsson","given":"Kjell"},{"family":"Fryer","given":"Tim D"},{"family":"Hong","given":"Young T"},{"family":"Manavaki","given":"Roido"},{"family":"Sari","given":"Hasan"},{"family":"Chetcuti","given":"Sarah"},{"family":"Thomas","given":"Benjamin A"},{"family":"Fisher","given":"Martin"},{"family":"Sephton","given":"Selena"}],"issued":{"date-parts":[["2021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13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 w:eastAsia="en-US"/>
              </w:rPr>
              <w:fldChar w:fldCharType="end"/>
            </w:r>
          </w:p>
        </w:tc>
      </w:tr>
      <w:tr w:rsidR="00042E5E" w:rsidRPr="00E57EA4" w14:paraId="5171B13A" w14:textId="77777777" w:rsidTr="006F6452">
        <w:trPr>
          <w:trHeight w:val="429"/>
        </w:trPr>
        <w:tc>
          <w:tcPr>
            <w:tcW w:w="2160" w:type="dxa"/>
            <w:tcBorders>
              <w:bottom w:val="single" w:sz="18" w:space="0" w:color="auto"/>
            </w:tcBorders>
          </w:tcPr>
          <w:p w14:paraId="796F17A8" w14:textId="02F6DA76" w:rsidR="00042E5E" w:rsidRPr="00E57EA4" w:rsidRDefault="00F81A10" w:rsidP="00042E5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Bidi" w:eastAsia="SimSun" w:hAnsiTheme="minorBidi" w:hint="eastAsia"/>
                <w:b/>
                <w:bCs/>
                <w:kern w:val="0"/>
                <w:sz w:val="18"/>
                <w:szCs w:val="18"/>
                <w:lang w:val="nl-NL"/>
              </w:rPr>
              <w:t>V</w:t>
            </w:r>
            <w:r w:rsidRPr="00F81A10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esicular</w:t>
            </w:r>
            <w:proofErr w:type="spellEnd"/>
            <w:r w:rsidRPr="00F81A10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 xml:space="preserve"> acetylcholine </w:t>
            </w:r>
            <w:proofErr w:type="spellStart"/>
            <w:r w:rsidRPr="00F81A10">
              <w:rPr>
                <w:rFonts w:asciiTheme="minorBidi" w:eastAsia="SimSun" w:hAnsiTheme="minorBidi"/>
                <w:b/>
                <w:bCs/>
                <w:kern w:val="0"/>
                <w:sz w:val="18"/>
                <w:szCs w:val="18"/>
                <w:lang w:val="nl-NL"/>
              </w:rPr>
              <w:t>transporter</w:t>
            </w:r>
            <w:proofErr w:type="spellEnd"/>
          </w:p>
        </w:tc>
        <w:tc>
          <w:tcPr>
            <w:tcW w:w="1620" w:type="dxa"/>
            <w:tcBorders>
              <w:bottom w:val="single" w:sz="18" w:space="0" w:color="auto"/>
            </w:tcBorders>
          </w:tcPr>
          <w:p w14:paraId="35EB7DE5" w14:textId="3D2F9C4B" w:rsidR="00042E5E" w:rsidRPr="002D208E" w:rsidRDefault="002B6F5B" w:rsidP="00042E5E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</w:pPr>
            <w:r w:rsidRPr="002B6F5B">
              <w:rPr>
                <w:rFonts w:asciiTheme="minorBidi" w:eastAsia="SimSun" w:hAnsiTheme="minorBidi"/>
                <w:kern w:val="0"/>
                <w:sz w:val="15"/>
                <w:szCs w:val="15"/>
                <w:lang w:val="nl-NL"/>
              </w:rPr>
              <w:t>feobv_hc4_tuominen</w:t>
            </w:r>
          </w:p>
        </w:tc>
        <w:tc>
          <w:tcPr>
            <w:tcW w:w="3600" w:type="dxa"/>
            <w:tcBorders>
              <w:bottom w:val="single" w:sz="18" w:space="0" w:color="auto"/>
            </w:tcBorders>
          </w:tcPr>
          <w:p w14:paraId="6E289AF1" w14:textId="3D1FA5CC" w:rsidR="00042E5E" w:rsidRPr="004A071A" w:rsidRDefault="00E21DF3" w:rsidP="00C17F8E">
            <w:pPr>
              <w:widowControl/>
              <w:spacing w:after="200" w:line="276" w:lineRule="auto"/>
              <w:jc w:val="left"/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</w:pP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  <w:fldChar w:fldCharType="begin"/>
            </w:r>
            <w:r w:rsidR="004A071A"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  <w:instrText xml:space="preserve"> ADDIN ZOTERO_ITEM CSL_CITATION {"citationID":"lQYbAODO","properties":{"formattedCitation":"\\super 14\\nosupersub{}","plainCitation":"14","noteIndex":0},"citationItems":[{"id":541,"uris":["http://zotero.org/users/local/2xsoucA4/items/LBLZ397Q"],"itemData":{"id":541,"type":"article-journal","container-title":"Nature neuroscience","ISSN":"1097-6256","issue":"11","journalAbbreviation":"Nature neuroscience","note":"publisher: Nature Publishing Group US New York","page":"1569-1581","title":"Mapping neurotransmitter systems to the structural and functional organization of the human neocortex","volume":"25","author":[{"family":"Hansen","given":"Justine Y"},{"family":"Shafiei","given":"Golia"},{"family":"Markello","given":"Ross D"},{"family":"Smart","given":"Kelly"},{"family":"Cox","given":"Sylvia ML"},{"family":"Nørgaard","given":"Martin"},{"family":"Beliveau","given":"Vincent"},{"family":"Wu","given":"Yanjun"},{"family":"Gallezot","given":"Jean-Dominique"},{"family":"Aumont","given":"Étienne"}],"issued":{"date-parts":[["2022"]]}}}],"schema":"https://github.com/citation-style-language/schema/raw/master/csl-citation.json"} </w:instrTex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  <w:fldChar w:fldCharType="separate"/>
            </w:r>
            <w:r w:rsidR="004A071A" w:rsidRPr="004A071A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14</w:t>
            </w:r>
            <w:r w:rsidRPr="004A071A">
              <w:rPr>
                <w:rFonts w:asciiTheme="minorBidi" w:eastAsia="SimSun" w:hAnsiTheme="minorBidi"/>
                <w:kern w:val="0"/>
                <w:sz w:val="20"/>
                <w:szCs w:val="20"/>
                <w:lang w:val="nl-NL"/>
              </w:rPr>
              <w:fldChar w:fldCharType="end"/>
            </w:r>
          </w:p>
        </w:tc>
      </w:tr>
    </w:tbl>
    <w:p w14:paraId="7185E2BF" w14:textId="77777777" w:rsidR="00D26C25" w:rsidRDefault="00D26C25" w:rsidP="00D80D49">
      <w:pPr>
        <w:widowControl/>
        <w:jc w:val="left"/>
        <w:rPr>
          <w:rFonts w:ascii="Arial" w:hAnsi="Arial" w:cs="Arial"/>
          <w:b/>
          <w:bCs/>
          <w:sz w:val="24"/>
          <w:szCs w:val="24"/>
        </w:rPr>
      </w:pPr>
      <w:bookmarkStart w:id="0" w:name="_Hlk197435763"/>
    </w:p>
    <w:p w14:paraId="3FBA9D42" w14:textId="77777777" w:rsidR="00D26C25" w:rsidRDefault="00D26C25" w:rsidP="00D80D49">
      <w:pPr>
        <w:widowControl/>
        <w:jc w:val="left"/>
        <w:rPr>
          <w:rFonts w:ascii="Arial" w:hAnsi="Arial" w:cs="Arial"/>
          <w:b/>
          <w:bCs/>
          <w:sz w:val="24"/>
          <w:szCs w:val="24"/>
        </w:rPr>
      </w:pPr>
    </w:p>
    <w:p w14:paraId="1FE8BE93" w14:textId="3858BF96" w:rsidR="00D80D49" w:rsidRPr="004675C5" w:rsidRDefault="00D80D49" w:rsidP="00D80D49">
      <w:pPr>
        <w:widowControl/>
        <w:jc w:val="left"/>
        <w:rPr>
          <w:rFonts w:ascii="Arial" w:eastAsia="SimHei" w:hAnsi="Arial" w:cs="Arial"/>
          <w:kern w:val="0"/>
          <w:sz w:val="22"/>
          <w:lang w:eastAsia="en-US"/>
        </w:rPr>
      </w:pPr>
      <w:r w:rsidRPr="004675C5">
        <w:rPr>
          <w:rFonts w:ascii="Arial" w:eastAsia="SimHei" w:hAnsi="Arial" w:cs="Arial"/>
          <w:b/>
          <w:bCs/>
          <w:kern w:val="0"/>
          <w:sz w:val="22"/>
          <w:lang w:val="en-GB" w:eastAsia="en-US"/>
        </w:rPr>
        <w:t xml:space="preserve">Table </w:t>
      </w:r>
      <w:r w:rsidRPr="004675C5">
        <w:rPr>
          <w:rFonts w:ascii="Arial" w:eastAsia="SimHei" w:hAnsi="Arial" w:cs="Arial" w:hint="eastAsia"/>
          <w:b/>
          <w:bCs/>
          <w:kern w:val="0"/>
          <w:sz w:val="22"/>
          <w:lang w:val="en-GB"/>
        </w:rPr>
        <w:t>S</w:t>
      </w:r>
      <w:r w:rsidR="00C87344">
        <w:rPr>
          <w:rFonts w:ascii="Arial" w:eastAsia="SimHei" w:hAnsi="Arial" w:cs="Arial" w:hint="eastAsia"/>
          <w:b/>
          <w:bCs/>
          <w:kern w:val="0"/>
          <w:sz w:val="22"/>
          <w:lang w:val="en-GB"/>
        </w:rPr>
        <w:t>3</w:t>
      </w:r>
      <w:r w:rsidRPr="004675C5">
        <w:rPr>
          <w:rFonts w:ascii="Arial" w:eastAsia="SimHei" w:hAnsi="Arial" w:cs="Arial"/>
          <w:b/>
          <w:bCs/>
          <w:kern w:val="0"/>
          <w:sz w:val="22"/>
          <w:lang w:eastAsia="en-US"/>
        </w:rPr>
        <w:t xml:space="preserve">. </w:t>
      </w:r>
      <w:r w:rsidRPr="004675C5">
        <w:rPr>
          <w:rFonts w:ascii="Arial" w:eastAsia="SimHei" w:hAnsi="Arial" w:cs="Arial"/>
          <w:kern w:val="0"/>
          <w:sz w:val="22"/>
          <w:lang w:eastAsia="en-US"/>
        </w:rPr>
        <w:t>The proportions of participants whose spatial correlation with group-average gradients higher than 0.5.</w:t>
      </w:r>
    </w:p>
    <w:tbl>
      <w:tblPr>
        <w:tblStyle w:val="1"/>
        <w:tblW w:w="80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0"/>
        <w:gridCol w:w="783"/>
        <w:gridCol w:w="1073"/>
        <w:gridCol w:w="1133"/>
        <w:gridCol w:w="1039"/>
        <w:gridCol w:w="1133"/>
        <w:gridCol w:w="1039"/>
        <w:gridCol w:w="1133"/>
      </w:tblGrid>
      <w:tr w:rsidR="00D80D49" w:rsidRPr="00175EED" w14:paraId="2B67CA5B" w14:textId="77777777" w:rsidTr="00F55A32">
        <w:trPr>
          <w:trHeight w:val="544"/>
        </w:trPr>
        <w:tc>
          <w:tcPr>
            <w:tcW w:w="710" w:type="dxa"/>
            <w:tcBorders>
              <w:top w:val="single" w:sz="18" w:space="0" w:color="auto"/>
              <w:bottom w:val="single" w:sz="8" w:space="0" w:color="auto"/>
            </w:tcBorders>
          </w:tcPr>
          <w:p w14:paraId="3EE3D4BC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en-GB" w:eastAsia="en-US"/>
              </w:rPr>
            </w:pPr>
          </w:p>
        </w:tc>
        <w:tc>
          <w:tcPr>
            <w:tcW w:w="783" w:type="dxa"/>
            <w:tcBorders>
              <w:top w:val="single" w:sz="18" w:space="0" w:color="auto"/>
              <w:bottom w:val="single" w:sz="8" w:space="0" w:color="auto"/>
            </w:tcBorders>
          </w:tcPr>
          <w:p w14:paraId="45650724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en-GB" w:eastAsia="en-US"/>
              </w:rPr>
            </w:pPr>
          </w:p>
        </w:tc>
        <w:tc>
          <w:tcPr>
            <w:tcW w:w="1073" w:type="dxa"/>
            <w:tcBorders>
              <w:top w:val="single" w:sz="18" w:space="0" w:color="auto"/>
              <w:bottom w:val="single" w:sz="8" w:space="0" w:color="auto"/>
            </w:tcBorders>
          </w:tcPr>
          <w:p w14:paraId="4FCFB78F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1_Left</w:t>
            </w:r>
          </w:p>
        </w:tc>
        <w:tc>
          <w:tcPr>
            <w:tcW w:w="1133" w:type="dxa"/>
            <w:tcBorders>
              <w:top w:val="single" w:sz="18" w:space="0" w:color="auto"/>
              <w:bottom w:val="single" w:sz="8" w:space="0" w:color="auto"/>
            </w:tcBorders>
          </w:tcPr>
          <w:p w14:paraId="6EC1CDBA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1_Right</w:t>
            </w:r>
          </w:p>
        </w:tc>
        <w:tc>
          <w:tcPr>
            <w:tcW w:w="1039" w:type="dxa"/>
            <w:tcBorders>
              <w:top w:val="single" w:sz="18" w:space="0" w:color="auto"/>
              <w:bottom w:val="single" w:sz="8" w:space="0" w:color="auto"/>
            </w:tcBorders>
          </w:tcPr>
          <w:p w14:paraId="1BFE3E2D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2_Left</w:t>
            </w:r>
          </w:p>
        </w:tc>
        <w:tc>
          <w:tcPr>
            <w:tcW w:w="1133" w:type="dxa"/>
            <w:tcBorders>
              <w:top w:val="single" w:sz="18" w:space="0" w:color="auto"/>
              <w:bottom w:val="single" w:sz="8" w:space="0" w:color="auto"/>
            </w:tcBorders>
          </w:tcPr>
          <w:p w14:paraId="03A40384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2_Right</w:t>
            </w:r>
          </w:p>
        </w:tc>
        <w:tc>
          <w:tcPr>
            <w:tcW w:w="1039" w:type="dxa"/>
            <w:tcBorders>
              <w:top w:val="single" w:sz="18" w:space="0" w:color="auto"/>
              <w:bottom w:val="single" w:sz="8" w:space="0" w:color="auto"/>
            </w:tcBorders>
          </w:tcPr>
          <w:p w14:paraId="46279726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3_Left</w:t>
            </w:r>
          </w:p>
        </w:tc>
        <w:tc>
          <w:tcPr>
            <w:tcW w:w="1133" w:type="dxa"/>
            <w:tcBorders>
              <w:top w:val="single" w:sz="18" w:space="0" w:color="auto"/>
              <w:bottom w:val="single" w:sz="8" w:space="0" w:color="auto"/>
            </w:tcBorders>
          </w:tcPr>
          <w:p w14:paraId="77DE6F7B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  <w:t>Resting-State3_Right</w:t>
            </w:r>
          </w:p>
        </w:tc>
      </w:tr>
      <w:tr w:rsidR="00D80D49" w:rsidRPr="00175EED" w14:paraId="18ED0A3D" w14:textId="77777777" w:rsidTr="00F55A32">
        <w:trPr>
          <w:trHeight w:val="544"/>
        </w:trPr>
        <w:tc>
          <w:tcPr>
            <w:tcW w:w="710" w:type="dxa"/>
            <w:vMerge w:val="restart"/>
          </w:tcPr>
          <w:p w14:paraId="47CAC486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8"/>
                <w:szCs w:val="18"/>
                <w:lang w:val="nl-NL"/>
              </w:rPr>
              <w:t>HBS</w:t>
            </w:r>
          </w:p>
        </w:tc>
        <w:tc>
          <w:tcPr>
            <w:tcW w:w="783" w:type="dxa"/>
          </w:tcPr>
          <w:p w14:paraId="48E21CC0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Zero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2575C3F3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727%</w:t>
            </w:r>
          </w:p>
        </w:tc>
        <w:tc>
          <w:tcPr>
            <w:tcW w:w="1133" w:type="dxa"/>
          </w:tcPr>
          <w:p w14:paraId="31EAFEB8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724%</w:t>
            </w:r>
          </w:p>
        </w:tc>
        <w:tc>
          <w:tcPr>
            <w:tcW w:w="1039" w:type="dxa"/>
          </w:tcPr>
          <w:p w14:paraId="1F3AB09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100.000%</w:t>
            </w:r>
          </w:p>
        </w:tc>
        <w:tc>
          <w:tcPr>
            <w:tcW w:w="1133" w:type="dxa"/>
          </w:tcPr>
          <w:p w14:paraId="299538DE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656%</w:t>
            </w:r>
          </w:p>
        </w:tc>
        <w:tc>
          <w:tcPr>
            <w:tcW w:w="1039" w:type="dxa"/>
          </w:tcPr>
          <w:p w14:paraId="5CB3765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100.000%</w:t>
            </w:r>
          </w:p>
        </w:tc>
        <w:tc>
          <w:tcPr>
            <w:tcW w:w="1133" w:type="dxa"/>
          </w:tcPr>
          <w:p w14:paraId="6BCFAB57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8.958%</w:t>
            </w:r>
          </w:p>
        </w:tc>
      </w:tr>
      <w:tr w:rsidR="00D80D49" w:rsidRPr="00175EED" w14:paraId="0F5A2D95" w14:textId="77777777" w:rsidTr="00F55A32">
        <w:trPr>
          <w:trHeight w:val="544"/>
        </w:trPr>
        <w:tc>
          <w:tcPr>
            <w:tcW w:w="710" w:type="dxa"/>
            <w:vMerge/>
          </w:tcPr>
          <w:p w14:paraId="58AE93B6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3C6586E2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irst-order</w:t>
            </w:r>
          </w:p>
        </w:tc>
        <w:tc>
          <w:tcPr>
            <w:tcW w:w="1073" w:type="dxa"/>
          </w:tcPr>
          <w:p w14:paraId="1DF456CF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454%</w:t>
            </w:r>
          </w:p>
        </w:tc>
        <w:tc>
          <w:tcPr>
            <w:tcW w:w="1133" w:type="dxa"/>
          </w:tcPr>
          <w:p w14:paraId="41B2FA59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724%</w:t>
            </w:r>
          </w:p>
        </w:tc>
        <w:tc>
          <w:tcPr>
            <w:tcW w:w="1039" w:type="dxa"/>
          </w:tcPr>
          <w:p w14:paraId="0A3AF630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9.308%</w:t>
            </w:r>
          </w:p>
        </w:tc>
        <w:tc>
          <w:tcPr>
            <w:tcW w:w="1133" w:type="dxa"/>
          </w:tcPr>
          <w:p w14:paraId="1303385A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8.969%</w:t>
            </w:r>
          </w:p>
        </w:tc>
        <w:tc>
          <w:tcPr>
            <w:tcW w:w="1039" w:type="dxa"/>
          </w:tcPr>
          <w:p w14:paraId="7D958EE9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8.592%</w:t>
            </w:r>
          </w:p>
        </w:tc>
        <w:tc>
          <w:tcPr>
            <w:tcW w:w="1133" w:type="dxa"/>
          </w:tcPr>
          <w:p w14:paraId="6D988604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7.917%</w:t>
            </w:r>
          </w:p>
        </w:tc>
      </w:tr>
      <w:tr w:rsidR="00D80D49" w:rsidRPr="00175EED" w14:paraId="5B8A0210" w14:textId="77777777" w:rsidTr="00F55A32">
        <w:trPr>
          <w:trHeight w:val="544"/>
        </w:trPr>
        <w:tc>
          <w:tcPr>
            <w:tcW w:w="710" w:type="dxa"/>
            <w:vMerge/>
          </w:tcPr>
          <w:p w14:paraId="119376C9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6140C5B3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Second-order</w:t>
            </w:r>
          </w:p>
        </w:tc>
        <w:tc>
          <w:tcPr>
            <w:tcW w:w="1073" w:type="dxa"/>
          </w:tcPr>
          <w:p w14:paraId="0CED453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6.721%</w:t>
            </w:r>
          </w:p>
        </w:tc>
        <w:tc>
          <w:tcPr>
            <w:tcW w:w="1133" w:type="dxa"/>
          </w:tcPr>
          <w:p w14:paraId="0584F2A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4.751%</w:t>
            </w:r>
          </w:p>
        </w:tc>
        <w:tc>
          <w:tcPr>
            <w:tcW w:w="1039" w:type="dxa"/>
          </w:tcPr>
          <w:p w14:paraId="585D8F7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6.540%</w:t>
            </w:r>
          </w:p>
        </w:tc>
        <w:tc>
          <w:tcPr>
            <w:tcW w:w="1133" w:type="dxa"/>
          </w:tcPr>
          <w:p w14:paraId="185594CF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2.440%</w:t>
            </w:r>
          </w:p>
        </w:tc>
        <w:tc>
          <w:tcPr>
            <w:tcW w:w="1039" w:type="dxa"/>
          </w:tcPr>
          <w:p w14:paraId="263A951A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4.014%</w:t>
            </w:r>
          </w:p>
        </w:tc>
        <w:tc>
          <w:tcPr>
            <w:tcW w:w="1133" w:type="dxa"/>
          </w:tcPr>
          <w:p w14:paraId="3076E05C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0.972%</w:t>
            </w:r>
          </w:p>
        </w:tc>
      </w:tr>
      <w:tr w:rsidR="00D80D49" w:rsidRPr="00175EED" w14:paraId="15D5ECC9" w14:textId="77777777" w:rsidTr="00F55A32">
        <w:trPr>
          <w:trHeight w:val="544"/>
        </w:trPr>
        <w:tc>
          <w:tcPr>
            <w:tcW w:w="710" w:type="dxa"/>
            <w:vMerge/>
          </w:tcPr>
          <w:p w14:paraId="587DF514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732FF53A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Third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11DFA0AB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3.716%</w:t>
            </w:r>
          </w:p>
        </w:tc>
        <w:tc>
          <w:tcPr>
            <w:tcW w:w="1133" w:type="dxa"/>
          </w:tcPr>
          <w:p w14:paraId="4B23777E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5.580%</w:t>
            </w:r>
          </w:p>
        </w:tc>
        <w:tc>
          <w:tcPr>
            <w:tcW w:w="1039" w:type="dxa"/>
          </w:tcPr>
          <w:p w14:paraId="2AABFF88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5.502%</w:t>
            </w:r>
          </w:p>
        </w:tc>
        <w:tc>
          <w:tcPr>
            <w:tcW w:w="1133" w:type="dxa"/>
          </w:tcPr>
          <w:p w14:paraId="2376C75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3.814%</w:t>
            </w:r>
          </w:p>
        </w:tc>
        <w:tc>
          <w:tcPr>
            <w:tcW w:w="1039" w:type="dxa"/>
          </w:tcPr>
          <w:p w14:paraId="1EC9502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3.662%</w:t>
            </w:r>
          </w:p>
        </w:tc>
        <w:tc>
          <w:tcPr>
            <w:tcW w:w="1133" w:type="dxa"/>
          </w:tcPr>
          <w:p w14:paraId="2C13FCCC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93.403%</w:t>
            </w:r>
          </w:p>
        </w:tc>
      </w:tr>
      <w:tr w:rsidR="00D80D49" w:rsidRPr="00175EED" w14:paraId="3952C319" w14:textId="77777777" w:rsidTr="00F55A32">
        <w:trPr>
          <w:trHeight w:val="544"/>
        </w:trPr>
        <w:tc>
          <w:tcPr>
            <w:tcW w:w="710" w:type="dxa"/>
            <w:vMerge/>
          </w:tcPr>
          <w:p w14:paraId="4AE9AA38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0133FFF6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our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42EF3D2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86.339%</w:t>
            </w:r>
          </w:p>
        </w:tc>
        <w:tc>
          <w:tcPr>
            <w:tcW w:w="1133" w:type="dxa"/>
          </w:tcPr>
          <w:p w14:paraId="6F09271A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80.939%</w:t>
            </w:r>
          </w:p>
        </w:tc>
        <w:tc>
          <w:tcPr>
            <w:tcW w:w="1039" w:type="dxa"/>
          </w:tcPr>
          <w:p w14:paraId="4D2E0F60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86.159%</w:t>
            </w:r>
          </w:p>
        </w:tc>
        <w:tc>
          <w:tcPr>
            <w:tcW w:w="1133" w:type="dxa"/>
          </w:tcPr>
          <w:p w14:paraId="7B10A45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79.381%</w:t>
            </w:r>
          </w:p>
        </w:tc>
        <w:tc>
          <w:tcPr>
            <w:tcW w:w="1039" w:type="dxa"/>
          </w:tcPr>
          <w:p w14:paraId="487CE4CF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80.986%</w:t>
            </w:r>
          </w:p>
        </w:tc>
        <w:tc>
          <w:tcPr>
            <w:tcW w:w="1133" w:type="dxa"/>
          </w:tcPr>
          <w:p w14:paraId="7A62BF53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77.083%</w:t>
            </w:r>
          </w:p>
        </w:tc>
      </w:tr>
      <w:tr w:rsidR="00D80D49" w:rsidRPr="00175EED" w14:paraId="49064B72" w14:textId="77777777" w:rsidTr="00F55A32">
        <w:trPr>
          <w:trHeight w:val="544"/>
        </w:trPr>
        <w:tc>
          <w:tcPr>
            <w:tcW w:w="710" w:type="dxa"/>
            <w:vMerge/>
          </w:tcPr>
          <w:p w14:paraId="371357F2" w14:textId="77777777" w:rsidR="00D80D49" w:rsidRPr="00175EED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7C21ABCA" w14:textId="77777777" w:rsidR="00D80D49" w:rsidRPr="00E001A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if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32C84C29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8.470%</w:t>
            </w:r>
          </w:p>
        </w:tc>
        <w:tc>
          <w:tcPr>
            <w:tcW w:w="1133" w:type="dxa"/>
          </w:tcPr>
          <w:p w14:paraId="491E8A66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5.801%</w:t>
            </w:r>
          </w:p>
        </w:tc>
        <w:tc>
          <w:tcPr>
            <w:tcW w:w="1039" w:type="dxa"/>
          </w:tcPr>
          <w:p w14:paraId="33B04C2A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3.633%</w:t>
            </w:r>
          </w:p>
        </w:tc>
        <w:tc>
          <w:tcPr>
            <w:tcW w:w="1133" w:type="dxa"/>
          </w:tcPr>
          <w:p w14:paraId="0D66AA5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3.608%</w:t>
            </w:r>
          </w:p>
        </w:tc>
        <w:tc>
          <w:tcPr>
            <w:tcW w:w="1039" w:type="dxa"/>
          </w:tcPr>
          <w:p w14:paraId="36A0D512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3.873%</w:t>
            </w:r>
          </w:p>
        </w:tc>
        <w:tc>
          <w:tcPr>
            <w:tcW w:w="1133" w:type="dxa"/>
          </w:tcPr>
          <w:p w14:paraId="531ADFBE" w14:textId="77777777" w:rsidR="00D80D49" w:rsidRPr="00524C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  <w:t>50.000%</w:t>
            </w:r>
          </w:p>
        </w:tc>
      </w:tr>
      <w:tr w:rsidR="001E1991" w:rsidRPr="00175EED" w14:paraId="0113F5A2" w14:textId="77777777" w:rsidTr="00164642">
        <w:trPr>
          <w:trHeight w:val="544"/>
        </w:trPr>
        <w:tc>
          <w:tcPr>
            <w:tcW w:w="710" w:type="dxa"/>
            <w:vMerge w:val="restart"/>
          </w:tcPr>
          <w:p w14:paraId="118942F0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8"/>
                <w:szCs w:val="18"/>
                <w:lang w:val="nl-NL"/>
              </w:rPr>
              <w:t>MIND-Set</w:t>
            </w:r>
          </w:p>
          <w:p w14:paraId="59D9A197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/>
              </w:rPr>
            </w:pPr>
          </w:p>
        </w:tc>
        <w:tc>
          <w:tcPr>
            <w:tcW w:w="783" w:type="dxa"/>
          </w:tcPr>
          <w:p w14:paraId="0D1904BC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Zero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13D762D6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8.638%</w:t>
            </w:r>
          </w:p>
        </w:tc>
        <w:tc>
          <w:tcPr>
            <w:tcW w:w="1133" w:type="dxa"/>
          </w:tcPr>
          <w:p w14:paraId="48F76A9B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8.093%</w:t>
            </w:r>
          </w:p>
        </w:tc>
        <w:tc>
          <w:tcPr>
            <w:tcW w:w="1039" w:type="dxa"/>
          </w:tcPr>
          <w:p w14:paraId="56C1A55B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9.454%</w:t>
            </w:r>
          </w:p>
        </w:tc>
        <w:tc>
          <w:tcPr>
            <w:tcW w:w="1133" w:type="dxa"/>
          </w:tcPr>
          <w:p w14:paraId="5DF18739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8.093%</w:t>
            </w:r>
          </w:p>
        </w:tc>
        <w:tc>
          <w:tcPr>
            <w:tcW w:w="1039" w:type="dxa"/>
          </w:tcPr>
          <w:p w14:paraId="15DD7684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9.725%</w:t>
            </w:r>
          </w:p>
        </w:tc>
        <w:tc>
          <w:tcPr>
            <w:tcW w:w="1133" w:type="dxa"/>
          </w:tcPr>
          <w:p w14:paraId="6C187380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8.630%</w:t>
            </w:r>
          </w:p>
        </w:tc>
      </w:tr>
      <w:tr w:rsidR="001E1991" w:rsidRPr="00175EED" w14:paraId="132214C1" w14:textId="77777777" w:rsidTr="00164642">
        <w:trPr>
          <w:trHeight w:val="544"/>
        </w:trPr>
        <w:tc>
          <w:tcPr>
            <w:tcW w:w="710" w:type="dxa"/>
            <w:vMerge/>
          </w:tcPr>
          <w:p w14:paraId="75C2EC57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51F1B10E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irst-order</w:t>
            </w:r>
          </w:p>
        </w:tc>
        <w:tc>
          <w:tcPr>
            <w:tcW w:w="1073" w:type="dxa"/>
          </w:tcPr>
          <w:p w14:paraId="4022373C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6.458%</w:t>
            </w:r>
          </w:p>
        </w:tc>
        <w:tc>
          <w:tcPr>
            <w:tcW w:w="1133" w:type="dxa"/>
          </w:tcPr>
          <w:p w14:paraId="7BADC7C5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5.913%</w:t>
            </w:r>
          </w:p>
        </w:tc>
        <w:tc>
          <w:tcPr>
            <w:tcW w:w="1039" w:type="dxa"/>
          </w:tcPr>
          <w:p w14:paraId="54D5BBA3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5.902%</w:t>
            </w:r>
          </w:p>
        </w:tc>
        <w:tc>
          <w:tcPr>
            <w:tcW w:w="1133" w:type="dxa"/>
          </w:tcPr>
          <w:p w14:paraId="268C4BC9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3.733%</w:t>
            </w:r>
          </w:p>
        </w:tc>
        <w:tc>
          <w:tcPr>
            <w:tcW w:w="1039" w:type="dxa"/>
          </w:tcPr>
          <w:p w14:paraId="6F442340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7.802%</w:t>
            </w:r>
          </w:p>
        </w:tc>
        <w:tc>
          <w:tcPr>
            <w:tcW w:w="1133" w:type="dxa"/>
          </w:tcPr>
          <w:p w14:paraId="24094829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5.068%</w:t>
            </w:r>
          </w:p>
        </w:tc>
      </w:tr>
      <w:tr w:rsidR="001E1991" w:rsidRPr="00175EED" w14:paraId="41CF2C60" w14:textId="77777777" w:rsidTr="00164642">
        <w:trPr>
          <w:trHeight w:val="544"/>
        </w:trPr>
        <w:tc>
          <w:tcPr>
            <w:tcW w:w="710" w:type="dxa"/>
            <w:vMerge/>
          </w:tcPr>
          <w:p w14:paraId="1D82EB02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427E7CB9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6"/>
                <w:szCs w:val="16"/>
                <w:lang w:val="nl-NL"/>
              </w:rPr>
              <w:t>Second</w:t>
            </w:r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0983AC9D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1.826%</w:t>
            </w:r>
          </w:p>
        </w:tc>
        <w:tc>
          <w:tcPr>
            <w:tcW w:w="1133" w:type="dxa"/>
          </w:tcPr>
          <w:p w14:paraId="1B81A9A0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87.738%</w:t>
            </w:r>
          </w:p>
        </w:tc>
        <w:tc>
          <w:tcPr>
            <w:tcW w:w="1039" w:type="dxa"/>
          </w:tcPr>
          <w:p w14:paraId="58552781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89.344%</w:t>
            </w:r>
          </w:p>
        </w:tc>
        <w:tc>
          <w:tcPr>
            <w:tcW w:w="1133" w:type="dxa"/>
          </w:tcPr>
          <w:p w14:paraId="55D96B89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75.749%</w:t>
            </w:r>
          </w:p>
        </w:tc>
        <w:tc>
          <w:tcPr>
            <w:tcW w:w="1039" w:type="dxa"/>
          </w:tcPr>
          <w:p w14:paraId="10FF4149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1.758%</w:t>
            </w:r>
          </w:p>
        </w:tc>
        <w:tc>
          <w:tcPr>
            <w:tcW w:w="1133" w:type="dxa"/>
          </w:tcPr>
          <w:p w14:paraId="2B78512E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82.192%</w:t>
            </w:r>
          </w:p>
        </w:tc>
      </w:tr>
      <w:tr w:rsidR="001E1991" w:rsidRPr="00175EED" w14:paraId="07A866F6" w14:textId="77777777" w:rsidTr="00164642">
        <w:trPr>
          <w:trHeight w:val="544"/>
        </w:trPr>
        <w:tc>
          <w:tcPr>
            <w:tcW w:w="710" w:type="dxa"/>
            <w:vMerge w:val="restart"/>
          </w:tcPr>
          <w:p w14:paraId="43E63079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70DE6460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>
              <w:rPr>
                <w:rFonts w:ascii="Arial" w:eastAsia="SimSun" w:hAnsi="Arial" w:cs="Arial" w:hint="eastAsia"/>
                <w:b/>
                <w:bCs/>
                <w:kern w:val="0"/>
                <w:sz w:val="16"/>
                <w:szCs w:val="16"/>
                <w:lang w:val="nl-NL"/>
              </w:rPr>
              <w:t>Third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1EBDAF96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87.738%</w:t>
            </w:r>
          </w:p>
        </w:tc>
        <w:tc>
          <w:tcPr>
            <w:tcW w:w="1133" w:type="dxa"/>
          </w:tcPr>
          <w:p w14:paraId="6E05D8F1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83.651%</w:t>
            </w:r>
          </w:p>
        </w:tc>
        <w:tc>
          <w:tcPr>
            <w:tcW w:w="1039" w:type="dxa"/>
          </w:tcPr>
          <w:p w14:paraId="71609261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86.066%</w:t>
            </w:r>
          </w:p>
        </w:tc>
        <w:tc>
          <w:tcPr>
            <w:tcW w:w="1133" w:type="dxa"/>
          </w:tcPr>
          <w:p w14:paraId="20DC84C2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78.202%</w:t>
            </w:r>
          </w:p>
        </w:tc>
        <w:tc>
          <w:tcPr>
            <w:tcW w:w="1039" w:type="dxa"/>
          </w:tcPr>
          <w:p w14:paraId="46DDC125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92.308%</w:t>
            </w:r>
          </w:p>
        </w:tc>
        <w:tc>
          <w:tcPr>
            <w:tcW w:w="1133" w:type="dxa"/>
          </w:tcPr>
          <w:p w14:paraId="44478AE6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82.740%</w:t>
            </w:r>
          </w:p>
        </w:tc>
      </w:tr>
      <w:tr w:rsidR="001E1991" w:rsidRPr="00175EED" w14:paraId="2D730E13" w14:textId="77777777" w:rsidTr="00164642">
        <w:trPr>
          <w:trHeight w:val="544"/>
        </w:trPr>
        <w:tc>
          <w:tcPr>
            <w:tcW w:w="710" w:type="dxa"/>
            <w:vMerge/>
          </w:tcPr>
          <w:p w14:paraId="628290D4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</w:tcPr>
          <w:p w14:paraId="45FB0E53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our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</w:tcPr>
          <w:p w14:paraId="4B6162EA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70.845%</w:t>
            </w:r>
          </w:p>
        </w:tc>
        <w:tc>
          <w:tcPr>
            <w:tcW w:w="1133" w:type="dxa"/>
          </w:tcPr>
          <w:p w14:paraId="721C7FE6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75.477%</w:t>
            </w:r>
          </w:p>
        </w:tc>
        <w:tc>
          <w:tcPr>
            <w:tcW w:w="1039" w:type="dxa"/>
          </w:tcPr>
          <w:p w14:paraId="4A63930A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69.945%</w:t>
            </w:r>
          </w:p>
        </w:tc>
        <w:tc>
          <w:tcPr>
            <w:tcW w:w="1133" w:type="dxa"/>
          </w:tcPr>
          <w:p w14:paraId="690CC377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8.719%</w:t>
            </w:r>
          </w:p>
        </w:tc>
        <w:tc>
          <w:tcPr>
            <w:tcW w:w="1039" w:type="dxa"/>
          </w:tcPr>
          <w:p w14:paraId="29B3AE75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75.549%</w:t>
            </w:r>
          </w:p>
        </w:tc>
        <w:tc>
          <w:tcPr>
            <w:tcW w:w="1133" w:type="dxa"/>
          </w:tcPr>
          <w:p w14:paraId="6D388C80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73.699%</w:t>
            </w:r>
          </w:p>
        </w:tc>
      </w:tr>
      <w:tr w:rsidR="001E1991" w:rsidRPr="00175EED" w14:paraId="0C045FF7" w14:textId="77777777" w:rsidTr="00164642">
        <w:trPr>
          <w:trHeight w:val="544"/>
        </w:trPr>
        <w:tc>
          <w:tcPr>
            <w:tcW w:w="710" w:type="dxa"/>
            <w:vMerge/>
            <w:tcBorders>
              <w:bottom w:val="single" w:sz="18" w:space="0" w:color="auto"/>
            </w:tcBorders>
          </w:tcPr>
          <w:p w14:paraId="31EFC73E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8"/>
                <w:szCs w:val="18"/>
                <w:lang w:val="nl-NL" w:eastAsia="en-US"/>
              </w:rPr>
            </w:pPr>
          </w:p>
        </w:tc>
        <w:tc>
          <w:tcPr>
            <w:tcW w:w="783" w:type="dxa"/>
            <w:tcBorders>
              <w:bottom w:val="single" w:sz="18" w:space="0" w:color="auto"/>
            </w:tcBorders>
          </w:tcPr>
          <w:p w14:paraId="56BB7548" w14:textId="77777777" w:rsidR="001E1991" w:rsidRPr="00175EED" w:rsidRDefault="001E1991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</w:pPr>
            <w:proofErr w:type="spellStart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Fifth</w:t>
            </w:r>
            <w:proofErr w:type="spellEnd"/>
            <w:r w:rsidRPr="00175EE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lang w:val="nl-NL" w:eastAsia="en-US"/>
              </w:rPr>
              <w:t>-order</w:t>
            </w:r>
          </w:p>
        </w:tc>
        <w:tc>
          <w:tcPr>
            <w:tcW w:w="1073" w:type="dxa"/>
            <w:tcBorders>
              <w:bottom w:val="single" w:sz="18" w:space="0" w:color="auto"/>
            </w:tcBorders>
          </w:tcPr>
          <w:p w14:paraId="708F2A3D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22.343%</w:t>
            </w:r>
          </w:p>
        </w:tc>
        <w:tc>
          <w:tcPr>
            <w:tcW w:w="1133" w:type="dxa"/>
            <w:tcBorders>
              <w:bottom w:val="single" w:sz="18" w:space="0" w:color="auto"/>
            </w:tcBorders>
          </w:tcPr>
          <w:p w14:paraId="3F545342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5.177%</w:t>
            </w:r>
          </w:p>
        </w:tc>
        <w:tc>
          <w:tcPr>
            <w:tcW w:w="1039" w:type="dxa"/>
            <w:tcBorders>
              <w:bottom w:val="single" w:sz="18" w:space="0" w:color="auto"/>
            </w:tcBorders>
          </w:tcPr>
          <w:p w14:paraId="210AD070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/>
              </w:rPr>
              <w:t>9.016%</w:t>
            </w:r>
          </w:p>
        </w:tc>
        <w:tc>
          <w:tcPr>
            <w:tcW w:w="1133" w:type="dxa"/>
            <w:tcBorders>
              <w:bottom w:val="single" w:sz="18" w:space="0" w:color="auto"/>
            </w:tcBorders>
          </w:tcPr>
          <w:p w14:paraId="36EB1AC6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6.267%</w:t>
            </w:r>
          </w:p>
        </w:tc>
        <w:tc>
          <w:tcPr>
            <w:tcW w:w="1039" w:type="dxa"/>
            <w:tcBorders>
              <w:bottom w:val="single" w:sz="18" w:space="0" w:color="auto"/>
            </w:tcBorders>
          </w:tcPr>
          <w:p w14:paraId="746EFFB5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5.220%</w:t>
            </w:r>
          </w:p>
        </w:tc>
        <w:tc>
          <w:tcPr>
            <w:tcW w:w="1133" w:type="dxa"/>
            <w:tcBorders>
              <w:bottom w:val="single" w:sz="18" w:space="0" w:color="auto"/>
            </w:tcBorders>
          </w:tcPr>
          <w:p w14:paraId="6154C487" w14:textId="77777777" w:rsidR="001E1991" w:rsidRPr="00524C49" w:rsidRDefault="001E1991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kern w:val="0"/>
                <w:sz w:val="15"/>
                <w:szCs w:val="15"/>
                <w:lang w:val="nl-NL" w:eastAsia="en-US"/>
              </w:rPr>
            </w:pPr>
            <w:r w:rsidRPr="00524C49">
              <w:rPr>
                <w:rFonts w:ascii="Arial" w:eastAsia="SimSun" w:hAnsi="Arial" w:cs="Arial" w:hint="eastAsia"/>
                <w:kern w:val="0"/>
                <w:sz w:val="15"/>
                <w:szCs w:val="15"/>
                <w:lang w:val="nl-NL" w:eastAsia="en-US"/>
              </w:rPr>
              <w:t>4.658%</w:t>
            </w:r>
          </w:p>
        </w:tc>
      </w:tr>
      <w:bookmarkEnd w:id="0"/>
    </w:tbl>
    <w:p w14:paraId="3ED2AA25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3CCCFFF5" w14:textId="77777777" w:rsidR="000E0052" w:rsidRDefault="000E0052" w:rsidP="00D80D49">
      <w:pPr>
        <w:rPr>
          <w:rFonts w:ascii="Arial" w:hAnsi="Arial" w:cs="Arial"/>
          <w:sz w:val="15"/>
          <w:szCs w:val="15"/>
        </w:rPr>
      </w:pPr>
    </w:p>
    <w:p w14:paraId="5AF8DA7C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02C7DF8C" w14:textId="6E14A12F" w:rsid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/>
          <w:b/>
          <w:bCs/>
          <w:sz w:val="22"/>
        </w:rPr>
        <w:t>Table S</w:t>
      </w:r>
      <w:r w:rsidR="00D26C25">
        <w:rPr>
          <w:rFonts w:ascii="Arial" w:hAnsi="Arial" w:cs="Arial" w:hint="eastAsia"/>
          <w:b/>
          <w:bCs/>
          <w:sz w:val="22"/>
        </w:rPr>
        <w:t>4</w:t>
      </w:r>
      <w:r w:rsidRPr="004675C5">
        <w:rPr>
          <w:rFonts w:ascii="Arial" w:hAnsi="Arial" w:cs="Arial"/>
          <w:sz w:val="22"/>
        </w:rPr>
        <w:t xml:space="preserve">. </w:t>
      </w:r>
      <w:r w:rsidRPr="004675C5">
        <w:rPr>
          <w:rFonts w:ascii="Arial" w:hAnsi="Arial" w:cs="Arial" w:hint="eastAsia"/>
          <w:sz w:val="22"/>
        </w:rPr>
        <w:t xml:space="preserve">Correlations coefficients (Fisher r-to-z transformed, absolute values) between </w:t>
      </w:r>
    </w:p>
    <w:p w14:paraId="5FE9DADB" w14:textId="419B6D96" w:rsidR="00D80D49" w:rsidRP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gradient and neurotransmitter layouts</w:t>
      </w:r>
      <w:r w:rsidRPr="004675C5">
        <w:rPr>
          <w:rFonts w:ascii="Arial" w:hAnsi="Arial" w:cs="Arial"/>
          <w:sz w:val="22"/>
        </w:rPr>
        <w:t xml:space="preserve"> </w:t>
      </w:r>
    </w:p>
    <w:tbl>
      <w:tblPr>
        <w:tblStyle w:val="1"/>
        <w:tblW w:w="82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851"/>
        <w:gridCol w:w="1063"/>
        <w:gridCol w:w="1063"/>
        <w:gridCol w:w="1064"/>
        <w:gridCol w:w="1064"/>
        <w:gridCol w:w="1064"/>
        <w:gridCol w:w="977"/>
      </w:tblGrid>
      <w:tr w:rsidR="00D80D49" w:rsidRPr="00175EED" w14:paraId="672243C7" w14:textId="77777777" w:rsidTr="00F55A32">
        <w:trPr>
          <w:trHeight w:val="490"/>
        </w:trPr>
        <w:tc>
          <w:tcPr>
            <w:tcW w:w="1134" w:type="dxa"/>
            <w:tcBorders>
              <w:top w:val="single" w:sz="18" w:space="0" w:color="auto"/>
              <w:bottom w:val="single" w:sz="8" w:space="0" w:color="auto"/>
            </w:tcBorders>
          </w:tcPr>
          <w:p w14:paraId="297DE56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</w:p>
        </w:tc>
        <w:tc>
          <w:tcPr>
            <w:tcW w:w="851" w:type="dxa"/>
            <w:tcBorders>
              <w:top w:val="single" w:sz="18" w:space="0" w:color="auto"/>
              <w:bottom w:val="single" w:sz="8" w:space="0" w:color="auto"/>
            </w:tcBorders>
          </w:tcPr>
          <w:p w14:paraId="5DD6F5E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</w:p>
        </w:tc>
        <w:tc>
          <w:tcPr>
            <w:tcW w:w="1063" w:type="dxa"/>
            <w:tcBorders>
              <w:top w:val="single" w:sz="18" w:space="0" w:color="auto"/>
              <w:bottom w:val="single" w:sz="8" w:space="0" w:color="auto"/>
            </w:tcBorders>
          </w:tcPr>
          <w:p w14:paraId="1AA3F243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HBS</w:t>
            </w:r>
          </w:p>
          <w:p w14:paraId="1E91C44A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Resting-State1</w:t>
            </w:r>
          </w:p>
        </w:tc>
        <w:tc>
          <w:tcPr>
            <w:tcW w:w="1063" w:type="dxa"/>
            <w:tcBorders>
              <w:top w:val="single" w:sz="18" w:space="0" w:color="auto"/>
              <w:bottom w:val="single" w:sz="8" w:space="0" w:color="auto"/>
            </w:tcBorders>
          </w:tcPr>
          <w:p w14:paraId="59241D74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HBS</w:t>
            </w:r>
          </w:p>
          <w:p w14:paraId="598ACB6C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Resting-State</w:t>
            </w: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2</w:t>
            </w:r>
          </w:p>
        </w:tc>
        <w:tc>
          <w:tcPr>
            <w:tcW w:w="1064" w:type="dxa"/>
            <w:tcBorders>
              <w:top w:val="single" w:sz="18" w:space="0" w:color="auto"/>
              <w:bottom w:val="single" w:sz="8" w:space="0" w:color="auto"/>
            </w:tcBorders>
          </w:tcPr>
          <w:p w14:paraId="3CAAD7BC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HBS</w:t>
            </w:r>
          </w:p>
          <w:p w14:paraId="0123178D" w14:textId="77777777" w:rsidR="00D80D49" w:rsidRPr="00175EE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Resting-State</w:t>
            </w: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3</w:t>
            </w:r>
          </w:p>
        </w:tc>
        <w:tc>
          <w:tcPr>
            <w:tcW w:w="1064" w:type="dxa"/>
            <w:tcBorders>
              <w:top w:val="single" w:sz="18" w:space="0" w:color="auto"/>
              <w:bottom w:val="single" w:sz="8" w:space="0" w:color="auto"/>
            </w:tcBorders>
          </w:tcPr>
          <w:p w14:paraId="3A4B1DF1" w14:textId="77777777" w:rsidR="00D80D49" w:rsidRDefault="00D80D49" w:rsidP="00F55A32">
            <w:pPr>
              <w:widowControl/>
              <w:spacing w:after="200" w:line="276" w:lineRule="auto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MIND-Set</w:t>
            </w:r>
          </w:p>
          <w:p w14:paraId="6EC87659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Resting-State1</w:t>
            </w:r>
          </w:p>
        </w:tc>
        <w:tc>
          <w:tcPr>
            <w:tcW w:w="1064" w:type="dxa"/>
            <w:tcBorders>
              <w:top w:val="single" w:sz="18" w:space="0" w:color="auto"/>
              <w:bottom w:val="single" w:sz="8" w:space="0" w:color="auto"/>
            </w:tcBorders>
          </w:tcPr>
          <w:p w14:paraId="1B712ACC" w14:textId="77777777" w:rsidR="00D80D49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MIND-Set</w:t>
            </w:r>
          </w:p>
          <w:p w14:paraId="5F838E54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 w:eastAsia="en-US"/>
              </w:rPr>
              <w:t>Resting-State</w:t>
            </w: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nl-NL"/>
              </w:rPr>
              <w:t>2</w:t>
            </w:r>
          </w:p>
        </w:tc>
        <w:tc>
          <w:tcPr>
            <w:tcW w:w="977" w:type="dxa"/>
            <w:tcBorders>
              <w:top w:val="single" w:sz="18" w:space="0" w:color="auto"/>
              <w:bottom w:val="single" w:sz="8" w:space="0" w:color="auto"/>
            </w:tcBorders>
          </w:tcPr>
          <w:p w14:paraId="54F80B86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/>
              </w:rPr>
            </w:pPr>
            <w:proofErr w:type="spellStart"/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en-GB"/>
              </w:rPr>
              <w:t>MIND-Set</w:t>
            </w:r>
            <w:proofErr w:type="spellEnd"/>
          </w:p>
          <w:p w14:paraId="4ADEF9CE" w14:textId="77777777" w:rsidR="00D80D49" w:rsidRPr="000A158D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0A158D"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en-GB"/>
              </w:rPr>
              <w:t>Resting-State</w:t>
            </w:r>
            <w:r>
              <w:rPr>
                <w:rFonts w:ascii="Arial" w:eastAsia="SimSun" w:hAnsi="Arial" w:cs="Arial" w:hint="eastAsia"/>
                <w:b/>
                <w:bCs/>
                <w:kern w:val="0"/>
                <w:sz w:val="15"/>
                <w:szCs w:val="15"/>
                <w:lang w:val="en-GB"/>
              </w:rPr>
              <w:t>3</w:t>
            </w:r>
          </w:p>
        </w:tc>
      </w:tr>
      <w:tr w:rsidR="00D80D49" w:rsidRPr="00092525" w14:paraId="67B14A98" w14:textId="77777777" w:rsidTr="00F55A32">
        <w:trPr>
          <w:trHeight w:val="113"/>
        </w:trPr>
        <w:tc>
          <w:tcPr>
            <w:tcW w:w="1134" w:type="dxa"/>
            <w:vMerge w:val="restart"/>
            <w:tcBorders>
              <w:top w:val="single" w:sz="8" w:space="0" w:color="auto"/>
            </w:tcBorders>
          </w:tcPr>
          <w:p w14:paraId="288F115F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Zeroth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  <w:tcBorders>
              <w:top w:val="single" w:sz="8" w:space="0" w:color="auto"/>
            </w:tcBorders>
          </w:tcPr>
          <w:p w14:paraId="139A2874" w14:textId="52F47985" w:rsidR="00D80D49" w:rsidRPr="003E1506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EB3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1461C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F8639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07BC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973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9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BAE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1 </w:t>
            </w:r>
          </w:p>
        </w:tc>
      </w:tr>
      <w:tr w:rsidR="00D80D49" w:rsidRPr="00175EED" w14:paraId="7F304271" w14:textId="77777777" w:rsidTr="00F55A32">
        <w:trPr>
          <w:trHeight w:val="113"/>
        </w:trPr>
        <w:tc>
          <w:tcPr>
            <w:tcW w:w="1134" w:type="dxa"/>
            <w:vMerge/>
          </w:tcPr>
          <w:p w14:paraId="1787A621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49FCEB99" w14:textId="28A31C6E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E71B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1621C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1B0FA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39E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82C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E188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2 </w:t>
            </w:r>
          </w:p>
        </w:tc>
      </w:tr>
      <w:tr w:rsidR="00D80D49" w:rsidRPr="00175EED" w14:paraId="02E2823B" w14:textId="77777777" w:rsidTr="00F55A32">
        <w:trPr>
          <w:trHeight w:val="113"/>
        </w:trPr>
        <w:tc>
          <w:tcPr>
            <w:tcW w:w="1134" w:type="dxa"/>
            <w:vMerge/>
          </w:tcPr>
          <w:p w14:paraId="7971E0DC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20CC42D9" w14:textId="738CED44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2D3A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AC4E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0164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A84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288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924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6 </w:t>
            </w:r>
          </w:p>
        </w:tc>
      </w:tr>
      <w:tr w:rsidR="00D80D49" w:rsidRPr="00175EED" w14:paraId="7200CABC" w14:textId="77777777" w:rsidTr="00F55A32">
        <w:trPr>
          <w:trHeight w:val="113"/>
        </w:trPr>
        <w:tc>
          <w:tcPr>
            <w:tcW w:w="1134" w:type="dxa"/>
            <w:vMerge/>
          </w:tcPr>
          <w:p w14:paraId="46AAC642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2084ADF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13B5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438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58F0F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223F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25C0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2A0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6 </w:t>
            </w:r>
          </w:p>
        </w:tc>
      </w:tr>
      <w:tr w:rsidR="00D80D49" w:rsidRPr="00175EED" w14:paraId="3F732EAB" w14:textId="77777777" w:rsidTr="00F55A32">
        <w:trPr>
          <w:trHeight w:val="113"/>
        </w:trPr>
        <w:tc>
          <w:tcPr>
            <w:tcW w:w="1134" w:type="dxa"/>
            <w:vMerge/>
          </w:tcPr>
          <w:p w14:paraId="236E9266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3F30F8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A751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F0B8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E434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C52F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9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D87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4D8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03 </w:t>
            </w:r>
          </w:p>
        </w:tc>
      </w:tr>
      <w:tr w:rsidR="00D80D49" w:rsidRPr="00175EED" w14:paraId="0E59D0A7" w14:textId="77777777" w:rsidTr="00F55A32">
        <w:trPr>
          <w:trHeight w:val="113"/>
        </w:trPr>
        <w:tc>
          <w:tcPr>
            <w:tcW w:w="1134" w:type="dxa"/>
            <w:vMerge/>
          </w:tcPr>
          <w:p w14:paraId="40D22C10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9F148C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8150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0210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4DB1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996C9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E88F3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BE69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2 </w:t>
            </w:r>
          </w:p>
        </w:tc>
      </w:tr>
      <w:tr w:rsidR="00D80D49" w:rsidRPr="00175EED" w14:paraId="662ACFFB" w14:textId="77777777" w:rsidTr="00F55A32">
        <w:trPr>
          <w:trHeight w:val="113"/>
        </w:trPr>
        <w:tc>
          <w:tcPr>
            <w:tcW w:w="1134" w:type="dxa"/>
            <w:vMerge/>
          </w:tcPr>
          <w:p w14:paraId="26A64713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401646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761F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9FBE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493B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70E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48F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2FB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4 </w:t>
            </w:r>
          </w:p>
        </w:tc>
      </w:tr>
      <w:tr w:rsidR="00D80D49" w:rsidRPr="00175EED" w14:paraId="38DC9635" w14:textId="77777777" w:rsidTr="00F55A32">
        <w:trPr>
          <w:trHeight w:val="113"/>
        </w:trPr>
        <w:tc>
          <w:tcPr>
            <w:tcW w:w="1134" w:type="dxa"/>
            <w:vMerge/>
          </w:tcPr>
          <w:p w14:paraId="1379C141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40F791C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9FB3B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D5C9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554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989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5067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7008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0 </w:t>
            </w:r>
          </w:p>
        </w:tc>
      </w:tr>
      <w:tr w:rsidR="00D80D49" w:rsidRPr="00175EED" w14:paraId="57426A8C" w14:textId="77777777" w:rsidTr="00F55A32">
        <w:trPr>
          <w:trHeight w:val="113"/>
        </w:trPr>
        <w:tc>
          <w:tcPr>
            <w:tcW w:w="1134" w:type="dxa"/>
            <w:vMerge/>
          </w:tcPr>
          <w:p w14:paraId="017B5490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367BB9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94F1F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1463A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3F06E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8CFF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E2C5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7CCA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4 </w:t>
            </w:r>
          </w:p>
        </w:tc>
      </w:tr>
      <w:tr w:rsidR="00D80D49" w:rsidRPr="00175EED" w14:paraId="66EFB96B" w14:textId="77777777" w:rsidTr="00F55A32">
        <w:trPr>
          <w:trHeight w:val="113"/>
        </w:trPr>
        <w:tc>
          <w:tcPr>
            <w:tcW w:w="1134" w:type="dxa"/>
            <w:vMerge/>
          </w:tcPr>
          <w:p w14:paraId="29FE54D4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1D0905E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356F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5F0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0613B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E03E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995C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2F43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8 </w:t>
            </w:r>
          </w:p>
        </w:tc>
      </w:tr>
      <w:tr w:rsidR="00D80D49" w:rsidRPr="00175EED" w14:paraId="171B10CD" w14:textId="77777777" w:rsidTr="00F55A32">
        <w:trPr>
          <w:trHeight w:val="113"/>
        </w:trPr>
        <w:tc>
          <w:tcPr>
            <w:tcW w:w="1134" w:type="dxa"/>
            <w:vMerge/>
          </w:tcPr>
          <w:p w14:paraId="15A93D2D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189CB22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6A5A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0F87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CF88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BF3D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F86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BE06E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0 </w:t>
            </w:r>
          </w:p>
        </w:tc>
      </w:tr>
      <w:tr w:rsidR="00D80D49" w:rsidRPr="00175EED" w14:paraId="16ECBADC" w14:textId="77777777" w:rsidTr="00F55A32">
        <w:trPr>
          <w:trHeight w:val="113"/>
        </w:trPr>
        <w:tc>
          <w:tcPr>
            <w:tcW w:w="1134" w:type="dxa"/>
            <w:vMerge/>
          </w:tcPr>
          <w:p w14:paraId="04605641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ED99D8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E354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F368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6B4F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DC85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A12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5E7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5 </w:t>
            </w:r>
          </w:p>
        </w:tc>
      </w:tr>
      <w:tr w:rsidR="00D80D49" w:rsidRPr="00175EED" w14:paraId="5B26D338" w14:textId="77777777" w:rsidTr="00F55A32">
        <w:trPr>
          <w:trHeight w:val="113"/>
        </w:trPr>
        <w:tc>
          <w:tcPr>
            <w:tcW w:w="1134" w:type="dxa"/>
            <w:vMerge/>
          </w:tcPr>
          <w:p w14:paraId="12C9577A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12D96B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FC01E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E225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B83D6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7A7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01CF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3C2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5 </w:t>
            </w:r>
          </w:p>
        </w:tc>
      </w:tr>
      <w:tr w:rsidR="00D80D49" w:rsidRPr="00175EED" w14:paraId="21DFB85D" w14:textId="77777777" w:rsidTr="00F55A32">
        <w:trPr>
          <w:trHeight w:val="113"/>
        </w:trPr>
        <w:tc>
          <w:tcPr>
            <w:tcW w:w="1134" w:type="dxa"/>
            <w:vMerge/>
          </w:tcPr>
          <w:p w14:paraId="7B81E06C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408B85E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9D7DC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EF53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6ABF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FA14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ACE9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3B6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</w:tr>
      <w:tr w:rsidR="00D80D49" w:rsidRPr="00175EED" w14:paraId="7AC7B218" w14:textId="77777777" w:rsidTr="00F55A32">
        <w:trPr>
          <w:trHeight w:val="113"/>
        </w:trPr>
        <w:tc>
          <w:tcPr>
            <w:tcW w:w="1134" w:type="dxa"/>
            <w:vMerge/>
          </w:tcPr>
          <w:p w14:paraId="1EB0798A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3336DF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0F47F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49C7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734B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A16F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7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FDEA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D1C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</w:tr>
      <w:tr w:rsidR="00D80D49" w:rsidRPr="00175EED" w14:paraId="5D16AA66" w14:textId="77777777" w:rsidTr="00F55A32">
        <w:trPr>
          <w:trHeight w:val="113"/>
        </w:trPr>
        <w:tc>
          <w:tcPr>
            <w:tcW w:w="1134" w:type="dxa"/>
            <w:vMerge/>
          </w:tcPr>
          <w:p w14:paraId="5A084DB6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B9A16D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6BC44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5671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455A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5B36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FAA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A83F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7 </w:t>
            </w:r>
          </w:p>
        </w:tc>
      </w:tr>
      <w:tr w:rsidR="00D80D49" w:rsidRPr="00175EED" w14:paraId="03D8B1CB" w14:textId="77777777" w:rsidTr="00F55A32">
        <w:trPr>
          <w:trHeight w:val="113"/>
        </w:trPr>
        <w:tc>
          <w:tcPr>
            <w:tcW w:w="1134" w:type="dxa"/>
            <w:vMerge/>
          </w:tcPr>
          <w:p w14:paraId="4993DFF3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49033F6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A408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5EEB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D2CA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7C9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DE8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A0A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6 </w:t>
            </w:r>
          </w:p>
        </w:tc>
      </w:tr>
      <w:tr w:rsidR="00D80D49" w:rsidRPr="00175EED" w14:paraId="597C8BA3" w14:textId="77777777" w:rsidTr="00F55A32">
        <w:trPr>
          <w:trHeight w:val="113"/>
        </w:trPr>
        <w:tc>
          <w:tcPr>
            <w:tcW w:w="1134" w:type="dxa"/>
            <w:vMerge/>
          </w:tcPr>
          <w:p w14:paraId="2B29591E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C4C995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A4208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7FFD2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1FD0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D30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722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014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8 </w:t>
            </w:r>
          </w:p>
        </w:tc>
      </w:tr>
      <w:tr w:rsidR="00D80D49" w:rsidRPr="00175EED" w14:paraId="44F672E7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1A05D797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Zeroth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Right</w:t>
            </w:r>
            <w:proofErr w:type="spellEnd"/>
          </w:p>
        </w:tc>
        <w:tc>
          <w:tcPr>
            <w:tcW w:w="851" w:type="dxa"/>
          </w:tcPr>
          <w:p w14:paraId="6D2C7A7E" w14:textId="3B4989D0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642E4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5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5059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825E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A29F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D8B3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CA5E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60 </w:t>
            </w:r>
          </w:p>
        </w:tc>
      </w:tr>
      <w:tr w:rsidR="00D80D49" w:rsidRPr="00175EED" w14:paraId="4BF72DF3" w14:textId="77777777" w:rsidTr="00F55A32">
        <w:trPr>
          <w:trHeight w:val="113"/>
        </w:trPr>
        <w:tc>
          <w:tcPr>
            <w:tcW w:w="1134" w:type="dxa"/>
            <w:vMerge/>
          </w:tcPr>
          <w:p w14:paraId="3DA2E0C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C9642D5" w14:textId="033A94AC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8EA7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C121C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38BC4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9C07D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4F24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EA8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4 </w:t>
            </w:r>
          </w:p>
        </w:tc>
      </w:tr>
      <w:tr w:rsidR="00D80D49" w:rsidRPr="00175EED" w14:paraId="539F3FF7" w14:textId="77777777" w:rsidTr="00F55A32">
        <w:trPr>
          <w:trHeight w:val="113"/>
        </w:trPr>
        <w:tc>
          <w:tcPr>
            <w:tcW w:w="1134" w:type="dxa"/>
            <w:vMerge/>
          </w:tcPr>
          <w:p w14:paraId="64AAAE6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2F25BB3" w14:textId="7ACB617E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B49C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D81C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B813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E498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800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DD4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0 </w:t>
            </w:r>
          </w:p>
        </w:tc>
      </w:tr>
      <w:tr w:rsidR="00D80D49" w:rsidRPr="00175EED" w14:paraId="772B1E7A" w14:textId="77777777" w:rsidTr="00F55A32">
        <w:trPr>
          <w:trHeight w:val="113"/>
        </w:trPr>
        <w:tc>
          <w:tcPr>
            <w:tcW w:w="1134" w:type="dxa"/>
            <w:vMerge/>
          </w:tcPr>
          <w:p w14:paraId="1F65C1F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DD0104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C65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9C02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13FE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D6B6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DB9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FDCE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9 </w:t>
            </w:r>
          </w:p>
        </w:tc>
      </w:tr>
      <w:tr w:rsidR="00D80D49" w:rsidRPr="00175EED" w14:paraId="7B9C04F8" w14:textId="77777777" w:rsidTr="00F55A32">
        <w:trPr>
          <w:trHeight w:val="113"/>
        </w:trPr>
        <w:tc>
          <w:tcPr>
            <w:tcW w:w="1134" w:type="dxa"/>
            <w:vMerge/>
          </w:tcPr>
          <w:p w14:paraId="4C3D18D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EEFE1E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B9376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901D6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C4B2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E95D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70C8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7A1E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3 </w:t>
            </w:r>
          </w:p>
        </w:tc>
      </w:tr>
      <w:tr w:rsidR="00D80D49" w:rsidRPr="00175EED" w14:paraId="05E256DD" w14:textId="77777777" w:rsidTr="00F55A32">
        <w:trPr>
          <w:trHeight w:val="113"/>
        </w:trPr>
        <w:tc>
          <w:tcPr>
            <w:tcW w:w="1134" w:type="dxa"/>
            <w:vMerge/>
          </w:tcPr>
          <w:p w14:paraId="2B77924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534B00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52A3E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66FC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F2D3F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B379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FD1C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E9A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7 </w:t>
            </w:r>
          </w:p>
        </w:tc>
      </w:tr>
      <w:tr w:rsidR="00D80D49" w:rsidRPr="00175EED" w14:paraId="4C78118A" w14:textId="77777777" w:rsidTr="00F55A32">
        <w:trPr>
          <w:trHeight w:val="113"/>
        </w:trPr>
        <w:tc>
          <w:tcPr>
            <w:tcW w:w="1134" w:type="dxa"/>
            <w:vMerge/>
          </w:tcPr>
          <w:p w14:paraId="572B1C6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BEE47A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3FCB8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6ED4A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E1CF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BCBA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126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187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2 </w:t>
            </w:r>
          </w:p>
        </w:tc>
      </w:tr>
      <w:tr w:rsidR="00D80D49" w:rsidRPr="00175EED" w14:paraId="2F35E327" w14:textId="77777777" w:rsidTr="00F55A32">
        <w:trPr>
          <w:trHeight w:val="113"/>
        </w:trPr>
        <w:tc>
          <w:tcPr>
            <w:tcW w:w="1134" w:type="dxa"/>
            <w:vMerge/>
          </w:tcPr>
          <w:p w14:paraId="3545C56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0B209C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2F0F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6FE8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457A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4983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F26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69E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7 </w:t>
            </w:r>
          </w:p>
        </w:tc>
      </w:tr>
      <w:tr w:rsidR="00D80D49" w:rsidRPr="00175EED" w14:paraId="44F0AB78" w14:textId="77777777" w:rsidTr="00F55A32">
        <w:trPr>
          <w:trHeight w:val="113"/>
        </w:trPr>
        <w:tc>
          <w:tcPr>
            <w:tcW w:w="1134" w:type="dxa"/>
            <w:vMerge/>
          </w:tcPr>
          <w:p w14:paraId="4158251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D948A1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83B7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154E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64B81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716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65B8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130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6 </w:t>
            </w:r>
          </w:p>
        </w:tc>
      </w:tr>
      <w:tr w:rsidR="00D80D49" w:rsidRPr="00175EED" w14:paraId="546C7741" w14:textId="77777777" w:rsidTr="00F55A32">
        <w:trPr>
          <w:trHeight w:val="113"/>
        </w:trPr>
        <w:tc>
          <w:tcPr>
            <w:tcW w:w="1134" w:type="dxa"/>
            <w:vMerge/>
          </w:tcPr>
          <w:p w14:paraId="5FEF04F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F9F5B6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82D4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CF6B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0232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C59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099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552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</w:tr>
      <w:tr w:rsidR="00D80D49" w:rsidRPr="00175EED" w14:paraId="43885298" w14:textId="77777777" w:rsidTr="00F55A32">
        <w:trPr>
          <w:trHeight w:val="113"/>
        </w:trPr>
        <w:tc>
          <w:tcPr>
            <w:tcW w:w="1134" w:type="dxa"/>
            <w:vMerge/>
          </w:tcPr>
          <w:p w14:paraId="6027EC7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6A6F0E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5F6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1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6BAE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07B8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E8AC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FB50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2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1F1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5 </w:t>
            </w:r>
          </w:p>
        </w:tc>
      </w:tr>
      <w:tr w:rsidR="00D80D49" w:rsidRPr="00175EED" w14:paraId="50B48016" w14:textId="77777777" w:rsidTr="00F55A32">
        <w:trPr>
          <w:trHeight w:val="113"/>
        </w:trPr>
        <w:tc>
          <w:tcPr>
            <w:tcW w:w="1134" w:type="dxa"/>
            <w:vMerge/>
          </w:tcPr>
          <w:p w14:paraId="5FD5633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84B1DB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BF40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0C25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0B693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FA4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EDC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DA9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4 </w:t>
            </w:r>
          </w:p>
        </w:tc>
      </w:tr>
      <w:tr w:rsidR="00D80D49" w:rsidRPr="00175EED" w14:paraId="6E13104F" w14:textId="77777777" w:rsidTr="00F55A32">
        <w:trPr>
          <w:trHeight w:val="113"/>
        </w:trPr>
        <w:tc>
          <w:tcPr>
            <w:tcW w:w="1134" w:type="dxa"/>
            <w:vMerge/>
          </w:tcPr>
          <w:p w14:paraId="37A2A51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5A3EF5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21DF3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CBED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0DA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5B4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818B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899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8 </w:t>
            </w:r>
          </w:p>
        </w:tc>
      </w:tr>
      <w:tr w:rsidR="00D80D49" w:rsidRPr="00175EED" w14:paraId="43D4AD1D" w14:textId="77777777" w:rsidTr="00F55A32">
        <w:trPr>
          <w:trHeight w:val="113"/>
        </w:trPr>
        <w:tc>
          <w:tcPr>
            <w:tcW w:w="1134" w:type="dxa"/>
            <w:vMerge/>
          </w:tcPr>
          <w:p w14:paraId="6C65891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E48B12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C062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78F2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5C67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C3F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361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453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5 </w:t>
            </w:r>
          </w:p>
        </w:tc>
      </w:tr>
      <w:tr w:rsidR="00D80D49" w:rsidRPr="00175EED" w14:paraId="3296AF95" w14:textId="77777777" w:rsidTr="00F55A32">
        <w:trPr>
          <w:trHeight w:val="113"/>
        </w:trPr>
        <w:tc>
          <w:tcPr>
            <w:tcW w:w="1134" w:type="dxa"/>
            <w:vMerge/>
          </w:tcPr>
          <w:p w14:paraId="510212D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79AA69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6B8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09C8C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6758F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D1F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F341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D48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9 </w:t>
            </w:r>
          </w:p>
        </w:tc>
      </w:tr>
      <w:tr w:rsidR="00D80D49" w:rsidRPr="00175EED" w14:paraId="12E536C2" w14:textId="77777777" w:rsidTr="00F55A32">
        <w:trPr>
          <w:trHeight w:val="113"/>
        </w:trPr>
        <w:tc>
          <w:tcPr>
            <w:tcW w:w="1134" w:type="dxa"/>
            <w:vMerge/>
          </w:tcPr>
          <w:p w14:paraId="59DAC21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854F0D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A7D4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866F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806D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6EC7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ADF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C1B0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5 </w:t>
            </w:r>
          </w:p>
        </w:tc>
      </w:tr>
      <w:tr w:rsidR="00D80D49" w:rsidRPr="00175EED" w14:paraId="52091FE1" w14:textId="77777777" w:rsidTr="00F55A32">
        <w:trPr>
          <w:trHeight w:val="113"/>
        </w:trPr>
        <w:tc>
          <w:tcPr>
            <w:tcW w:w="1134" w:type="dxa"/>
            <w:vMerge/>
          </w:tcPr>
          <w:p w14:paraId="7E725CE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463257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A149B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65C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60003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51CB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5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A7C8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9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692DA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95 </w:t>
            </w:r>
          </w:p>
        </w:tc>
      </w:tr>
      <w:tr w:rsidR="00D80D49" w:rsidRPr="00175EED" w14:paraId="497DD874" w14:textId="77777777" w:rsidTr="00F55A32">
        <w:trPr>
          <w:trHeight w:val="113"/>
        </w:trPr>
        <w:tc>
          <w:tcPr>
            <w:tcW w:w="1134" w:type="dxa"/>
            <w:vMerge/>
          </w:tcPr>
          <w:p w14:paraId="4318EE2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E74375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BC5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2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FD7A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E048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4911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FFF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780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3 </w:t>
            </w:r>
          </w:p>
        </w:tc>
      </w:tr>
      <w:tr w:rsidR="00D80D49" w:rsidRPr="00175EED" w14:paraId="3A2015D1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7BE5AF5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rst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</w:tcPr>
          <w:p w14:paraId="35843DE0" w14:textId="11E77584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4686B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AB6AE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212B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5B42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E02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684C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6 </w:t>
            </w:r>
          </w:p>
        </w:tc>
      </w:tr>
      <w:tr w:rsidR="00D80D49" w:rsidRPr="00175EED" w14:paraId="455FAFFF" w14:textId="77777777" w:rsidTr="00F55A32">
        <w:trPr>
          <w:trHeight w:val="113"/>
        </w:trPr>
        <w:tc>
          <w:tcPr>
            <w:tcW w:w="1134" w:type="dxa"/>
            <w:vMerge/>
          </w:tcPr>
          <w:p w14:paraId="7BF1B8C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349CF69" w14:textId="613EA53B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A6960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1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D695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5381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576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0B2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A6C0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7 </w:t>
            </w:r>
          </w:p>
        </w:tc>
      </w:tr>
      <w:tr w:rsidR="00D80D49" w:rsidRPr="00175EED" w14:paraId="2F102555" w14:textId="77777777" w:rsidTr="00F55A32">
        <w:trPr>
          <w:trHeight w:val="113"/>
        </w:trPr>
        <w:tc>
          <w:tcPr>
            <w:tcW w:w="1134" w:type="dxa"/>
            <w:vMerge/>
          </w:tcPr>
          <w:p w14:paraId="02EFA6D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EE0AB2C" w14:textId="1DD5B86D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1396B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8AED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B72F3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AA42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9145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EE8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7 </w:t>
            </w:r>
          </w:p>
        </w:tc>
      </w:tr>
      <w:tr w:rsidR="00D80D49" w:rsidRPr="00175EED" w14:paraId="5AA52932" w14:textId="77777777" w:rsidTr="00F55A32">
        <w:trPr>
          <w:trHeight w:val="113"/>
        </w:trPr>
        <w:tc>
          <w:tcPr>
            <w:tcW w:w="1134" w:type="dxa"/>
            <w:vMerge/>
          </w:tcPr>
          <w:p w14:paraId="1974F82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7600A6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7C6B1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24F8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BA72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8DDD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2291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F177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4 </w:t>
            </w:r>
          </w:p>
        </w:tc>
      </w:tr>
      <w:tr w:rsidR="00D80D49" w:rsidRPr="00175EED" w14:paraId="1694AD3E" w14:textId="77777777" w:rsidTr="00F55A32">
        <w:trPr>
          <w:trHeight w:val="113"/>
        </w:trPr>
        <w:tc>
          <w:tcPr>
            <w:tcW w:w="1134" w:type="dxa"/>
            <w:vMerge/>
          </w:tcPr>
          <w:p w14:paraId="0D2A36A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77ECC0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6606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25936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9401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CF3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5003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613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8 </w:t>
            </w:r>
          </w:p>
        </w:tc>
      </w:tr>
      <w:tr w:rsidR="00D80D49" w:rsidRPr="00175EED" w14:paraId="26192594" w14:textId="77777777" w:rsidTr="00F55A32">
        <w:trPr>
          <w:trHeight w:val="113"/>
        </w:trPr>
        <w:tc>
          <w:tcPr>
            <w:tcW w:w="1134" w:type="dxa"/>
            <w:vMerge/>
          </w:tcPr>
          <w:p w14:paraId="60C6D1C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669B5B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6D678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2980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2FF1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EB4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17C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F87C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1 </w:t>
            </w:r>
          </w:p>
        </w:tc>
      </w:tr>
      <w:tr w:rsidR="00D80D49" w:rsidRPr="00175EED" w14:paraId="36714509" w14:textId="77777777" w:rsidTr="00F55A32">
        <w:trPr>
          <w:trHeight w:val="113"/>
        </w:trPr>
        <w:tc>
          <w:tcPr>
            <w:tcW w:w="1134" w:type="dxa"/>
            <w:vMerge/>
          </w:tcPr>
          <w:p w14:paraId="2DC3666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C3C236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272A2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888D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A3B39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CEE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C59D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CFC2C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4 </w:t>
            </w:r>
          </w:p>
        </w:tc>
      </w:tr>
      <w:tr w:rsidR="00D80D49" w:rsidRPr="00175EED" w14:paraId="7F075B7E" w14:textId="77777777" w:rsidTr="00F55A32">
        <w:trPr>
          <w:trHeight w:val="113"/>
        </w:trPr>
        <w:tc>
          <w:tcPr>
            <w:tcW w:w="1134" w:type="dxa"/>
            <w:vMerge/>
          </w:tcPr>
          <w:p w14:paraId="327228D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09566E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A22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0665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2F3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A70F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D36C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A87C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9 </w:t>
            </w:r>
          </w:p>
        </w:tc>
      </w:tr>
      <w:tr w:rsidR="00D80D49" w:rsidRPr="00175EED" w14:paraId="0F96C3C7" w14:textId="77777777" w:rsidTr="00F55A32">
        <w:trPr>
          <w:trHeight w:val="113"/>
        </w:trPr>
        <w:tc>
          <w:tcPr>
            <w:tcW w:w="1134" w:type="dxa"/>
            <w:vMerge/>
          </w:tcPr>
          <w:p w14:paraId="584DE33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F11905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DC17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7105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DC25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865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8D7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28E3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1 </w:t>
            </w:r>
          </w:p>
        </w:tc>
      </w:tr>
      <w:tr w:rsidR="00D80D49" w:rsidRPr="00175EED" w14:paraId="63FCEB82" w14:textId="77777777" w:rsidTr="00F55A32">
        <w:trPr>
          <w:trHeight w:val="113"/>
        </w:trPr>
        <w:tc>
          <w:tcPr>
            <w:tcW w:w="1134" w:type="dxa"/>
            <w:vMerge/>
          </w:tcPr>
          <w:p w14:paraId="25E15D1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1BC42B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587C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9E344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47AC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E8F0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E128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C484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3 </w:t>
            </w:r>
          </w:p>
        </w:tc>
      </w:tr>
      <w:tr w:rsidR="00D80D49" w:rsidRPr="00175EED" w14:paraId="0F1F1804" w14:textId="77777777" w:rsidTr="00F55A32">
        <w:trPr>
          <w:trHeight w:val="113"/>
        </w:trPr>
        <w:tc>
          <w:tcPr>
            <w:tcW w:w="1134" w:type="dxa"/>
            <w:vMerge/>
          </w:tcPr>
          <w:p w14:paraId="78E3CAC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5E6BAA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93D0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9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A5D53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0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27A4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9A5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2B4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320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34 </w:t>
            </w:r>
          </w:p>
        </w:tc>
      </w:tr>
      <w:tr w:rsidR="00D80D49" w:rsidRPr="00175EED" w14:paraId="7BCDD28E" w14:textId="77777777" w:rsidTr="00F55A32">
        <w:trPr>
          <w:trHeight w:val="113"/>
        </w:trPr>
        <w:tc>
          <w:tcPr>
            <w:tcW w:w="1134" w:type="dxa"/>
            <w:vMerge/>
          </w:tcPr>
          <w:p w14:paraId="36E909F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52F877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6CD8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B741D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574B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BD0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AA2DD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D48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3 </w:t>
            </w:r>
          </w:p>
        </w:tc>
      </w:tr>
      <w:tr w:rsidR="00D80D49" w:rsidRPr="00175EED" w14:paraId="2B4ACBD0" w14:textId="77777777" w:rsidTr="00F55A32">
        <w:trPr>
          <w:trHeight w:val="113"/>
        </w:trPr>
        <w:tc>
          <w:tcPr>
            <w:tcW w:w="1134" w:type="dxa"/>
            <w:vMerge/>
          </w:tcPr>
          <w:p w14:paraId="221390E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3AA45A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400F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A58C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F8D2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BF98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FA60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0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11E0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55 </w:t>
            </w:r>
          </w:p>
        </w:tc>
      </w:tr>
      <w:tr w:rsidR="00D80D49" w:rsidRPr="00175EED" w14:paraId="7E4EB182" w14:textId="77777777" w:rsidTr="00F55A32">
        <w:trPr>
          <w:trHeight w:val="113"/>
        </w:trPr>
        <w:tc>
          <w:tcPr>
            <w:tcW w:w="1134" w:type="dxa"/>
            <w:vMerge/>
          </w:tcPr>
          <w:p w14:paraId="6F79C46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D70751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48CC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E949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AFEB9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D0CC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F950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598A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4 </w:t>
            </w:r>
          </w:p>
        </w:tc>
      </w:tr>
      <w:tr w:rsidR="00D80D49" w:rsidRPr="00175EED" w14:paraId="21207EF1" w14:textId="77777777" w:rsidTr="00F55A32">
        <w:trPr>
          <w:trHeight w:val="113"/>
        </w:trPr>
        <w:tc>
          <w:tcPr>
            <w:tcW w:w="1134" w:type="dxa"/>
            <w:vMerge/>
          </w:tcPr>
          <w:p w14:paraId="2BFCBCD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9E469A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B7043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28865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B5CC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BC85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1A30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8DD5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0 </w:t>
            </w:r>
          </w:p>
        </w:tc>
      </w:tr>
      <w:tr w:rsidR="00D80D49" w:rsidRPr="00175EED" w14:paraId="4415A013" w14:textId="77777777" w:rsidTr="00F55A32">
        <w:trPr>
          <w:trHeight w:val="113"/>
        </w:trPr>
        <w:tc>
          <w:tcPr>
            <w:tcW w:w="1134" w:type="dxa"/>
            <w:vMerge/>
          </w:tcPr>
          <w:p w14:paraId="76B2B4B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0CB060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B2193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7E76C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9F665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509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763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DBD5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3 </w:t>
            </w:r>
          </w:p>
        </w:tc>
      </w:tr>
      <w:tr w:rsidR="00D80D49" w:rsidRPr="00175EED" w14:paraId="2F2D3C4B" w14:textId="77777777" w:rsidTr="00F55A32">
        <w:trPr>
          <w:trHeight w:val="113"/>
        </w:trPr>
        <w:tc>
          <w:tcPr>
            <w:tcW w:w="1134" w:type="dxa"/>
            <w:vMerge/>
          </w:tcPr>
          <w:p w14:paraId="0CAAE13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28E72B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497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BB3C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1B5A4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34E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916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2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FE6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52 </w:t>
            </w:r>
          </w:p>
        </w:tc>
      </w:tr>
      <w:tr w:rsidR="00D80D49" w:rsidRPr="00175EED" w14:paraId="70C4F2C4" w14:textId="77777777" w:rsidTr="00F55A32">
        <w:trPr>
          <w:trHeight w:val="113"/>
        </w:trPr>
        <w:tc>
          <w:tcPr>
            <w:tcW w:w="1134" w:type="dxa"/>
            <w:vMerge/>
          </w:tcPr>
          <w:p w14:paraId="756EC72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5DA64E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DCE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B4DF4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E62AE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092C7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FBF3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BE6E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4 </w:t>
            </w:r>
          </w:p>
        </w:tc>
      </w:tr>
      <w:tr w:rsidR="00D80D49" w:rsidRPr="00175EED" w14:paraId="72516589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4EA24FC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rst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Right</w:t>
            </w:r>
            <w:proofErr w:type="spellEnd"/>
          </w:p>
        </w:tc>
        <w:tc>
          <w:tcPr>
            <w:tcW w:w="851" w:type="dxa"/>
          </w:tcPr>
          <w:p w14:paraId="43DB4176" w14:textId="019B8CE8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B20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C08B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C296F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681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C80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E954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9 </w:t>
            </w:r>
          </w:p>
        </w:tc>
      </w:tr>
      <w:tr w:rsidR="00D80D49" w:rsidRPr="00175EED" w14:paraId="16605784" w14:textId="77777777" w:rsidTr="00F55A32">
        <w:trPr>
          <w:trHeight w:val="113"/>
        </w:trPr>
        <w:tc>
          <w:tcPr>
            <w:tcW w:w="1134" w:type="dxa"/>
            <w:vMerge/>
          </w:tcPr>
          <w:p w14:paraId="37B1211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14E8363" w14:textId="626404E3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132A4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48EFC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23A2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5305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D774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6365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07 </w:t>
            </w:r>
          </w:p>
        </w:tc>
      </w:tr>
      <w:tr w:rsidR="00D80D49" w:rsidRPr="00175EED" w14:paraId="06FF3397" w14:textId="77777777" w:rsidTr="00F55A32">
        <w:trPr>
          <w:trHeight w:val="113"/>
        </w:trPr>
        <w:tc>
          <w:tcPr>
            <w:tcW w:w="1134" w:type="dxa"/>
            <w:vMerge/>
          </w:tcPr>
          <w:p w14:paraId="090A329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7441B01" w14:textId="42C539FF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CCE6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A567F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9333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1C5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8D3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5F18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5 </w:t>
            </w:r>
          </w:p>
        </w:tc>
      </w:tr>
      <w:tr w:rsidR="00D80D49" w:rsidRPr="00175EED" w14:paraId="680574A0" w14:textId="77777777" w:rsidTr="00F55A32">
        <w:trPr>
          <w:trHeight w:val="113"/>
        </w:trPr>
        <w:tc>
          <w:tcPr>
            <w:tcW w:w="1134" w:type="dxa"/>
            <w:vMerge/>
          </w:tcPr>
          <w:p w14:paraId="076AEB2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BCBA24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1CCA8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93070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8214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A941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0A3E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5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BC0E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0 </w:t>
            </w:r>
          </w:p>
        </w:tc>
      </w:tr>
      <w:tr w:rsidR="00D80D49" w:rsidRPr="00175EED" w14:paraId="1CA468B2" w14:textId="77777777" w:rsidTr="00F55A32">
        <w:trPr>
          <w:trHeight w:val="113"/>
        </w:trPr>
        <w:tc>
          <w:tcPr>
            <w:tcW w:w="1134" w:type="dxa"/>
            <w:vMerge/>
          </w:tcPr>
          <w:p w14:paraId="34581C3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33FD1C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0CB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7AAD9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614E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1E67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13A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56C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8 </w:t>
            </w:r>
          </w:p>
        </w:tc>
      </w:tr>
      <w:tr w:rsidR="00D80D49" w:rsidRPr="00175EED" w14:paraId="01E8461F" w14:textId="77777777" w:rsidTr="00F55A32">
        <w:trPr>
          <w:trHeight w:val="113"/>
        </w:trPr>
        <w:tc>
          <w:tcPr>
            <w:tcW w:w="1134" w:type="dxa"/>
            <w:vMerge/>
          </w:tcPr>
          <w:p w14:paraId="6A5146C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B1569D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AD26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B747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34A60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173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832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6DA0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6 </w:t>
            </w:r>
          </w:p>
        </w:tc>
      </w:tr>
      <w:tr w:rsidR="00D80D49" w:rsidRPr="00175EED" w14:paraId="2D3511AA" w14:textId="77777777" w:rsidTr="00F55A32">
        <w:trPr>
          <w:trHeight w:val="113"/>
        </w:trPr>
        <w:tc>
          <w:tcPr>
            <w:tcW w:w="1134" w:type="dxa"/>
            <w:vMerge/>
          </w:tcPr>
          <w:p w14:paraId="46D6D07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A08C18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F4FD0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9CF7F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E0F4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FC5E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944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72A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1 </w:t>
            </w:r>
          </w:p>
        </w:tc>
      </w:tr>
      <w:tr w:rsidR="00D80D49" w:rsidRPr="00175EED" w14:paraId="3CBF738D" w14:textId="77777777" w:rsidTr="00F55A32">
        <w:trPr>
          <w:trHeight w:val="113"/>
        </w:trPr>
        <w:tc>
          <w:tcPr>
            <w:tcW w:w="1134" w:type="dxa"/>
            <w:vMerge/>
          </w:tcPr>
          <w:p w14:paraId="67F378F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2740C7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0E49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1951E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6821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C2E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053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E39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1 </w:t>
            </w:r>
          </w:p>
        </w:tc>
      </w:tr>
      <w:tr w:rsidR="00D80D49" w:rsidRPr="00175EED" w14:paraId="04BC8F06" w14:textId="77777777" w:rsidTr="00F55A32">
        <w:trPr>
          <w:trHeight w:val="113"/>
        </w:trPr>
        <w:tc>
          <w:tcPr>
            <w:tcW w:w="1134" w:type="dxa"/>
            <w:vMerge/>
          </w:tcPr>
          <w:p w14:paraId="17C0BB2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7D93D6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14AD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50B34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F9C7C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352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DEDB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6A3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1 </w:t>
            </w:r>
          </w:p>
        </w:tc>
      </w:tr>
      <w:tr w:rsidR="00D80D49" w:rsidRPr="00175EED" w14:paraId="4A9F3BFF" w14:textId="77777777" w:rsidTr="00F55A32">
        <w:trPr>
          <w:trHeight w:val="113"/>
        </w:trPr>
        <w:tc>
          <w:tcPr>
            <w:tcW w:w="1134" w:type="dxa"/>
            <w:vMerge/>
          </w:tcPr>
          <w:p w14:paraId="50C77AE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FC2995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81FCB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C7FAD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EE596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89BB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A60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5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378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2 </w:t>
            </w:r>
          </w:p>
        </w:tc>
      </w:tr>
      <w:tr w:rsidR="00D80D49" w:rsidRPr="00175EED" w14:paraId="6587C59F" w14:textId="77777777" w:rsidTr="00F55A32">
        <w:trPr>
          <w:trHeight w:val="113"/>
        </w:trPr>
        <w:tc>
          <w:tcPr>
            <w:tcW w:w="1134" w:type="dxa"/>
            <w:vMerge/>
          </w:tcPr>
          <w:p w14:paraId="59CD760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A360D4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A897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7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C68F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7976C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FA2B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307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B2C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0 </w:t>
            </w:r>
          </w:p>
        </w:tc>
      </w:tr>
      <w:tr w:rsidR="00D80D49" w:rsidRPr="00175EED" w14:paraId="09571E99" w14:textId="77777777" w:rsidTr="00F55A32">
        <w:trPr>
          <w:trHeight w:val="113"/>
        </w:trPr>
        <w:tc>
          <w:tcPr>
            <w:tcW w:w="1134" w:type="dxa"/>
            <w:vMerge/>
          </w:tcPr>
          <w:p w14:paraId="24B55F6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D1A72F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B991E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EFD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ECDC0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27A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608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1B2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7 </w:t>
            </w:r>
          </w:p>
        </w:tc>
      </w:tr>
      <w:tr w:rsidR="00D80D49" w:rsidRPr="00175EED" w14:paraId="77378B5E" w14:textId="77777777" w:rsidTr="00F55A32">
        <w:trPr>
          <w:trHeight w:val="113"/>
        </w:trPr>
        <w:tc>
          <w:tcPr>
            <w:tcW w:w="1134" w:type="dxa"/>
            <w:vMerge/>
          </w:tcPr>
          <w:p w14:paraId="6E3D97F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BFCBEE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425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A064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44BC5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A12D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B0EB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6F5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72 </w:t>
            </w:r>
          </w:p>
        </w:tc>
      </w:tr>
      <w:tr w:rsidR="00D80D49" w:rsidRPr="00175EED" w14:paraId="45CAC48E" w14:textId="77777777" w:rsidTr="00F55A32">
        <w:trPr>
          <w:trHeight w:val="113"/>
        </w:trPr>
        <w:tc>
          <w:tcPr>
            <w:tcW w:w="1134" w:type="dxa"/>
            <w:vMerge/>
          </w:tcPr>
          <w:p w14:paraId="28EA89D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8B5DA4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8407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27339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212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058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D62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99D0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3 </w:t>
            </w:r>
          </w:p>
        </w:tc>
      </w:tr>
      <w:tr w:rsidR="00D80D49" w:rsidRPr="00175EED" w14:paraId="310A6436" w14:textId="77777777" w:rsidTr="00F55A32">
        <w:trPr>
          <w:trHeight w:val="113"/>
        </w:trPr>
        <w:tc>
          <w:tcPr>
            <w:tcW w:w="1134" w:type="dxa"/>
            <w:vMerge/>
          </w:tcPr>
          <w:p w14:paraId="0EE3445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FC1A5C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00C9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3AA0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2C17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097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7450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0AC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8 </w:t>
            </w:r>
          </w:p>
        </w:tc>
      </w:tr>
      <w:tr w:rsidR="00D80D49" w:rsidRPr="00175EED" w14:paraId="6570CC48" w14:textId="77777777" w:rsidTr="00F55A32">
        <w:trPr>
          <w:trHeight w:val="113"/>
        </w:trPr>
        <w:tc>
          <w:tcPr>
            <w:tcW w:w="1134" w:type="dxa"/>
            <w:vMerge/>
          </w:tcPr>
          <w:p w14:paraId="76B33CF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53799C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13B92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4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B377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6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096F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3F62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7C67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553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7 </w:t>
            </w:r>
          </w:p>
        </w:tc>
      </w:tr>
      <w:tr w:rsidR="00D80D49" w:rsidRPr="00175EED" w14:paraId="7D3B0FE4" w14:textId="77777777" w:rsidTr="00F55A32">
        <w:trPr>
          <w:trHeight w:val="113"/>
        </w:trPr>
        <w:tc>
          <w:tcPr>
            <w:tcW w:w="1134" w:type="dxa"/>
            <w:vMerge/>
          </w:tcPr>
          <w:p w14:paraId="3359D95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8F2FF9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445E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5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DC18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601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7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84E7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6C35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166A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5 </w:t>
            </w:r>
          </w:p>
        </w:tc>
      </w:tr>
      <w:tr w:rsidR="00D80D49" w:rsidRPr="00175EED" w14:paraId="18E28DA8" w14:textId="77777777" w:rsidTr="00F55A32">
        <w:trPr>
          <w:trHeight w:val="113"/>
        </w:trPr>
        <w:tc>
          <w:tcPr>
            <w:tcW w:w="1134" w:type="dxa"/>
            <w:vMerge/>
          </w:tcPr>
          <w:p w14:paraId="5DDDA32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AC7E1D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3089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1B49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DD108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FCA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710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3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6944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23 </w:t>
            </w:r>
          </w:p>
        </w:tc>
      </w:tr>
      <w:tr w:rsidR="00D80D49" w:rsidRPr="00175EED" w14:paraId="6D2F02EA" w14:textId="77777777" w:rsidTr="00F55A32">
        <w:trPr>
          <w:trHeight w:val="113"/>
        </w:trPr>
        <w:tc>
          <w:tcPr>
            <w:tcW w:w="1134" w:type="dxa"/>
          </w:tcPr>
          <w:p w14:paraId="46612C2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Secon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</w:tcPr>
          <w:p w14:paraId="18E821B3" w14:textId="14894B69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618CB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604DA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8EEA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F1E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10C6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594E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5 </w:t>
            </w:r>
          </w:p>
        </w:tc>
      </w:tr>
      <w:tr w:rsidR="00D80D49" w:rsidRPr="00175EED" w14:paraId="446D03CE" w14:textId="77777777" w:rsidTr="00F55A32">
        <w:trPr>
          <w:trHeight w:val="113"/>
        </w:trPr>
        <w:tc>
          <w:tcPr>
            <w:tcW w:w="1134" w:type="dxa"/>
          </w:tcPr>
          <w:p w14:paraId="3F8FBB6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8152395" w14:textId="08C9CFBF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02B1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5A48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AA6C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198B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D600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8DC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8 </w:t>
            </w:r>
          </w:p>
        </w:tc>
      </w:tr>
      <w:tr w:rsidR="00D80D49" w:rsidRPr="00175EED" w14:paraId="54D0E280" w14:textId="77777777" w:rsidTr="00F55A32">
        <w:trPr>
          <w:trHeight w:val="113"/>
        </w:trPr>
        <w:tc>
          <w:tcPr>
            <w:tcW w:w="1134" w:type="dxa"/>
          </w:tcPr>
          <w:p w14:paraId="2537CFD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92CB142" w14:textId="1E4E5E44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9928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B3126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D524D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289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D14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8FD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6 </w:t>
            </w:r>
          </w:p>
        </w:tc>
      </w:tr>
      <w:tr w:rsidR="00D80D49" w:rsidRPr="00175EED" w14:paraId="4FEAE656" w14:textId="77777777" w:rsidTr="00F55A32">
        <w:trPr>
          <w:trHeight w:val="113"/>
        </w:trPr>
        <w:tc>
          <w:tcPr>
            <w:tcW w:w="1134" w:type="dxa"/>
          </w:tcPr>
          <w:p w14:paraId="6C8E3E0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27EFC56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75C9B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C8CA5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069F4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856E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BCB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59C5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1 </w:t>
            </w:r>
          </w:p>
        </w:tc>
      </w:tr>
      <w:tr w:rsidR="00D80D49" w:rsidRPr="00175EED" w14:paraId="717EBE67" w14:textId="77777777" w:rsidTr="00F55A32">
        <w:trPr>
          <w:trHeight w:val="113"/>
        </w:trPr>
        <w:tc>
          <w:tcPr>
            <w:tcW w:w="1134" w:type="dxa"/>
          </w:tcPr>
          <w:p w14:paraId="0193491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A6699C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26D65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8B1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C930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153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2B0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DEC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9 </w:t>
            </w:r>
          </w:p>
        </w:tc>
      </w:tr>
      <w:tr w:rsidR="00D80D49" w:rsidRPr="00175EED" w14:paraId="1BF95D0E" w14:textId="77777777" w:rsidTr="00F55A32">
        <w:trPr>
          <w:trHeight w:val="113"/>
        </w:trPr>
        <w:tc>
          <w:tcPr>
            <w:tcW w:w="1134" w:type="dxa"/>
          </w:tcPr>
          <w:p w14:paraId="265B685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1BBF5D7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71D2C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948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B11F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799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1606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813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8098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586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15F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568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FD5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417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</w:tr>
      <w:tr w:rsidR="00D80D49" w:rsidRPr="00175EED" w14:paraId="0B4D5857" w14:textId="77777777" w:rsidTr="00F55A32">
        <w:trPr>
          <w:trHeight w:val="113"/>
        </w:trPr>
        <w:tc>
          <w:tcPr>
            <w:tcW w:w="1134" w:type="dxa"/>
          </w:tcPr>
          <w:p w14:paraId="4873A24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1724C11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0F675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FD51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39BD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52FB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4F2C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267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0 </w:t>
            </w:r>
          </w:p>
        </w:tc>
      </w:tr>
      <w:tr w:rsidR="00D80D49" w:rsidRPr="00175EED" w14:paraId="655A6A37" w14:textId="77777777" w:rsidTr="00F55A32">
        <w:trPr>
          <w:trHeight w:val="113"/>
        </w:trPr>
        <w:tc>
          <w:tcPr>
            <w:tcW w:w="1134" w:type="dxa"/>
          </w:tcPr>
          <w:p w14:paraId="3142A97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56C2C5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EE1E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0D9D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331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499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2E7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DCC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7 </w:t>
            </w:r>
          </w:p>
        </w:tc>
      </w:tr>
      <w:tr w:rsidR="00D80D49" w:rsidRPr="00175EED" w14:paraId="274E7037" w14:textId="77777777" w:rsidTr="00F55A32">
        <w:trPr>
          <w:trHeight w:val="113"/>
        </w:trPr>
        <w:tc>
          <w:tcPr>
            <w:tcW w:w="1134" w:type="dxa"/>
          </w:tcPr>
          <w:p w14:paraId="58A9B08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0E5D7C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93B1A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6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23A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D557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4013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F9A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5AC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4 </w:t>
            </w:r>
          </w:p>
        </w:tc>
      </w:tr>
      <w:tr w:rsidR="00D80D49" w:rsidRPr="00175EED" w14:paraId="64B588F3" w14:textId="77777777" w:rsidTr="00F55A32">
        <w:trPr>
          <w:trHeight w:val="113"/>
        </w:trPr>
        <w:tc>
          <w:tcPr>
            <w:tcW w:w="1134" w:type="dxa"/>
          </w:tcPr>
          <w:p w14:paraId="0733BAB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68E8B9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E17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375F3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4CB59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E6D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6D0B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22A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4 </w:t>
            </w:r>
          </w:p>
        </w:tc>
      </w:tr>
      <w:tr w:rsidR="00D80D49" w:rsidRPr="00175EED" w14:paraId="2B04F3B4" w14:textId="77777777" w:rsidTr="00F55A32">
        <w:trPr>
          <w:trHeight w:val="113"/>
        </w:trPr>
        <w:tc>
          <w:tcPr>
            <w:tcW w:w="1134" w:type="dxa"/>
          </w:tcPr>
          <w:p w14:paraId="2353AEE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C6927C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28246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089FB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E305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4005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CFCF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16B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0 </w:t>
            </w:r>
          </w:p>
        </w:tc>
      </w:tr>
      <w:tr w:rsidR="00D80D49" w:rsidRPr="00175EED" w14:paraId="345B63CE" w14:textId="77777777" w:rsidTr="00F55A32">
        <w:trPr>
          <w:trHeight w:val="113"/>
        </w:trPr>
        <w:tc>
          <w:tcPr>
            <w:tcW w:w="1134" w:type="dxa"/>
          </w:tcPr>
          <w:p w14:paraId="78060D1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1B3211B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F51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42E32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10A65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9E4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0D8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037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2 </w:t>
            </w:r>
          </w:p>
        </w:tc>
      </w:tr>
      <w:tr w:rsidR="00D80D49" w:rsidRPr="00175EED" w14:paraId="1B1D8539" w14:textId="77777777" w:rsidTr="00F55A32">
        <w:trPr>
          <w:trHeight w:val="113"/>
        </w:trPr>
        <w:tc>
          <w:tcPr>
            <w:tcW w:w="1134" w:type="dxa"/>
          </w:tcPr>
          <w:p w14:paraId="3110970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47E9C1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361E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3BF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0D8D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BA8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C8D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C91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3 </w:t>
            </w:r>
          </w:p>
        </w:tc>
      </w:tr>
      <w:tr w:rsidR="00D80D49" w:rsidRPr="00175EED" w14:paraId="06598924" w14:textId="77777777" w:rsidTr="00F55A32">
        <w:trPr>
          <w:trHeight w:val="113"/>
        </w:trPr>
        <w:tc>
          <w:tcPr>
            <w:tcW w:w="1134" w:type="dxa"/>
          </w:tcPr>
          <w:p w14:paraId="568C9A6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B0CFC5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39B76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3CBE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522E5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9855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C64F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A513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1 </w:t>
            </w:r>
          </w:p>
        </w:tc>
      </w:tr>
      <w:tr w:rsidR="00D80D49" w:rsidRPr="00175EED" w14:paraId="631A314A" w14:textId="77777777" w:rsidTr="00F55A32">
        <w:trPr>
          <w:trHeight w:val="113"/>
        </w:trPr>
        <w:tc>
          <w:tcPr>
            <w:tcW w:w="1134" w:type="dxa"/>
          </w:tcPr>
          <w:p w14:paraId="33EED05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BBC790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7B8A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815BC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AA20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FC3D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840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7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120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96 </w:t>
            </w:r>
          </w:p>
        </w:tc>
      </w:tr>
      <w:tr w:rsidR="00D80D49" w:rsidRPr="00175EED" w14:paraId="5CC03EC2" w14:textId="77777777" w:rsidTr="00F55A32">
        <w:trPr>
          <w:trHeight w:val="113"/>
        </w:trPr>
        <w:tc>
          <w:tcPr>
            <w:tcW w:w="1134" w:type="dxa"/>
          </w:tcPr>
          <w:p w14:paraId="7EE1DF5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3A42D9D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AAD1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2503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F5C8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21E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7C78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E70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3 </w:t>
            </w:r>
          </w:p>
        </w:tc>
      </w:tr>
      <w:tr w:rsidR="00D80D49" w:rsidRPr="00175EED" w14:paraId="014903F0" w14:textId="77777777" w:rsidTr="00F55A32">
        <w:trPr>
          <w:trHeight w:val="113"/>
        </w:trPr>
        <w:tc>
          <w:tcPr>
            <w:tcW w:w="1134" w:type="dxa"/>
          </w:tcPr>
          <w:p w14:paraId="56348F1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39622D7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75F1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BE0D0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0747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FA2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C1D5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E59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5 </w:t>
            </w:r>
          </w:p>
        </w:tc>
      </w:tr>
      <w:tr w:rsidR="00D80D49" w:rsidRPr="00175EED" w14:paraId="40629AAB" w14:textId="77777777" w:rsidTr="00F55A32">
        <w:trPr>
          <w:trHeight w:val="113"/>
        </w:trPr>
        <w:tc>
          <w:tcPr>
            <w:tcW w:w="1134" w:type="dxa"/>
          </w:tcPr>
          <w:p w14:paraId="6928CC2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D2CD65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27118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D77C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D0E1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49D5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3DEE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C144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0 </w:t>
            </w:r>
          </w:p>
        </w:tc>
      </w:tr>
      <w:tr w:rsidR="00D80D49" w:rsidRPr="00175EED" w14:paraId="6910E244" w14:textId="77777777" w:rsidTr="00F55A32">
        <w:trPr>
          <w:trHeight w:val="113"/>
        </w:trPr>
        <w:tc>
          <w:tcPr>
            <w:tcW w:w="1134" w:type="dxa"/>
          </w:tcPr>
          <w:p w14:paraId="21D478D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Secon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Right</w:t>
            </w:r>
            <w:proofErr w:type="spellEnd"/>
          </w:p>
        </w:tc>
        <w:tc>
          <w:tcPr>
            <w:tcW w:w="851" w:type="dxa"/>
          </w:tcPr>
          <w:p w14:paraId="6F2CF7CB" w14:textId="21009A33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2B143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B36A5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03FF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BED8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4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4DE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6F8B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469 </w:t>
            </w:r>
          </w:p>
        </w:tc>
      </w:tr>
      <w:tr w:rsidR="00D80D49" w:rsidRPr="00175EED" w14:paraId="3A23BE30" w14:textId="77777777" w:rsidTr="00F55A32">
        <w:trPr>
          <w:trHeight w:val="113"/>
        </w:trPr>
        <w:tc>
          <w:tcPr>
            <w:tcW w:w="1134" w:type="dxa"/>
          </w:tcPr>
          <w:p w14:paraId="47C53DB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4DD8EB6" w14:textId="703BC59C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B8D84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4DCE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F89D1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FF8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A77D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32F8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8 </w:t>
            </w:r>
          </w:p>
        </w:tc>
      </w:tr>
      <w:tr w:rsidR="00D80D49" w:rsidRPr="00175EED" w14:paraId="5F813FB3" w14:textId="77777777" w:rsidTr="00F55A32">
        <w:trPr>
          <w:trHeight w:val="113"/>
        </w:trPr>
        <w:tc>
          <w:tcPr>
            <w:tcW w:w="1134" w:type="dxa"/>
          </w:tcPr>
          <w:p w14:paraId="0844175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374077FE" w14:textId="2121B8C6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4809C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AB6A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1E1F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D43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634B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0380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7 </w:t>
            </w:r>
          </w:p>
        </w:tc>
      </w:tr>
      <w:tr w:rsidR="00D80D49" w:rsidRPr="00175EED" w14:paraId="4A4896EA" w14:textId="77777777" w:rsidTr="00F55A32">
        <w:trPr>
          <w:trHeight w:val="113"/>
        </w:trPr>
        <w:tc>
          <w:tcPr>
            <w:tcW w:w="1134" w:type="dxa"/>
          </w:tcPr>
          <w:p w14:paraId="7C759ED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475BEF7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FE227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7CE3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262A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A133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042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61B0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05 </w:t>
            </w:r>
          </w:p>
        </w:tc>
      </w:tr>
      <w:tr w:rsidR="00D80D49" w:rsidRPr="00175EED" w14:paraId="5CB0CA53" w14:textId="77777777" w:rsidTr="00F55A32">
        <w:trPr>
          <w:trHeight w:val="113"/>
        </w:trPr>
        <w:tc>
          <w:tcPr>
            <w:tcW w:w="1134" w:type="dxa"/>
          </w:tcPr>
          <w:p w14:paraId="5DD27D0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F125BB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558D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3E16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F344D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5838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31F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8214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5 </w:t>
            </w:r>
          </w:p>
        </w:tc>
      </w:tr>
      <w:tr w:rsidR="00D80D49" w:rsidRPr="00175EED" w14:paraId="0ACDDB03" w14:textId="77777777" w:rsidTr="00F55A32">
        <w:trPr>
          <w:trHeight w:val="113"/>
        </w:trPr>
        <w:tc>
          <w:tcPr>
            <w:tcW w:w="1134" w:type="dxa"/>
          </w:tcPr>
          <w:p w14:paraId="054EBAD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3862275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8C03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6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750F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E87E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9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B76A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2D2A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76A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8 </w:t>
            </w:r>
          </w:p>
        </w:tc>
      </w:tr>
      <w:tr w:rsidR="00D80D49" w:rsidRPr="00175EED" w14:paraId="3E814889" w14:textId="77777777" w:rsidTr="00F55A32">
        <w:trPr>
          <w:trHeight w:val="113"/>
        </w:trPr>
        <w:tc>
          <w:tcPr>
            <w:tcW w:w="1134" w:type="dxa"/>
          </w:tcPr>
          <w:p w14:paraId="1657AFB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3CFD177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78E5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FF9F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9B424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B258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C075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57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3214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3 </w:t>
            </w:r>
          </w:p>
        </w:tc>
      </w:tr>
      <w:tr w:rsidR="00D80D49" w:rsidRPr="00175EED" w14:paraId="5B1A8578" w14:textId="77777777" w:rsidTr="00F55A32">
        <w:trPr>
          <w:trHeight w:val="113"/>
        </w:trPr>
        <w:tc>
          <w:tcPr>
            <w:tcW w:w="1134" w:type="dxa"/>
          </w:tcPr>
          <w:p w14:paraId="00C8872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27F51B9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311DF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780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E7E40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3D4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1C6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EF2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0 </w:t>
            </w:r>
          </w:p>
        </w:tc>
      </w:tr>
      <w:tr w:rsidR="00D80D49" w:rsidRPr="00175EED" w14:paraId="0BF0C957" w14:textId="77777777" w:rsidTr="00F55A32">
        <w:trPr>
          <w:trHeight w:val="113"/>
        </w:trPr>
        <w:tc>
          <w:tcPr>
            <w:tcW w:w="1134" w:type="dxa"/>
          </w:tcPr>
          <w:p w14:paraId="237F250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FBBBB7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13496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F3BC5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D8A8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95CD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AF2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32F7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21 </w:t>
            </w:r>
          </w:p>
        </w:tc>
      </w:tr>
      <w:tr w:rsidR="00D80D49" w:rsidRPr="00175EED" w14:paraId="72764194" w14:textId="77777777" w:rsidTr="00F55A32">
        <w:trPr>
          <w:trHeight w:val="113"/>
        </w:trPr>
        <w:tc>
          <w:tcPr>
            <w:tcW w:w="1134" w:type="dxa"/>
          </w:tcPr>
          <w:p w14:paraId="2F68D1A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340566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3F799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29983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031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B6AF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7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842C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914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86 </w:t>
            </w:r>
          </w:p>
        </w:tc>
      </w:tr>
      <w:tr w:rsidR="00D80D49" w:rsidRPr="00175EED" w14:paraId="4016276C" w14:textId="77777777" w:rsidTr="00F55A32">
        <w:trPr>
          <w:trHeight w:val="113"/>
        </w:trPr>
        <w:tc>
          <w:tcPr>
            <w:tcW w:w="1134" w:type="dxa"/>
          </w:tcPr>
          <w:p w14:paraId="3DBEB3E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580805A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CE7B2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56DD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8AFD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454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56DD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4EF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77 </w:t>
            </w:r>
          </w:p>
        </w:tc>
      </w:tr>
      <w:tr w:rsidR="00D80D49" w:rsidRPr="00175EED" w14:paraId="74CA112C" w14:textId="77777777" w:rsidTr="00F55A32">
        <w:trPr>
          <w:trHeight w:val="113"/>
        </w:trPr>
        <w:tc>
          <w:tcPr>
            <w:tcW w:w="1134" w:type="dxa"/>
          </w:tcPr>
          <w:p w14:paraId="2CF32D1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8163A9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D2FEF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8BF5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4739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4D0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9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7BFB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37E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45 </w:t>
            </w:r>
          </w:p>
        </w:tc>
      </w:tr>
      <w:tr w:rsidR="00D80D49" w:rsidRPr="00175EED" w14:paraId="232F4A3E" w14:textId="77777777" w:rsidTr="00F55A32">
        <w:trPr>
          <w:trHeight w:val="113"/>
        </w:trPr>
        <w:tc>
          <w:tcPr>
            <w:tcW w:w="1134" w:type="dxa"/>
          </w:tcPr>
          <w:p w14:paraId="0701C1B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9725A2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8A87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396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82381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F944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7C57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FABD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6 </w:t>
            </w:r>
          </w:p>
        </w:tc>
      </w:tr>
      <w:tr w:rsidR="00D80D49" w:rsidRPr="00175EED" w14:paraId="2B69E1F6" w14:textId="77777777" w:rsidTr="00F55A32">
        <w:trPr>
          <w:trHeight w:val="113"/>
        </w:trPr>
        <w:tc>
          <w:tcPr>
            <w:tcW w:w="1134" w:type="dxa"/>
          </w:tcPr>
          <w:p w14:paraId="683FF3C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8780F8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F8A00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1F513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B27F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9BE3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261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8B87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0 </w:t>
            </w:r>
          </w:p>
        </w:tc>
      </w:tr>
      <w:tr w:rsidR="00D80D49" w:rsidRPr="00175EED" w14:paraId="5D9CEF6A" w14:textId="77777777" w:rsidTr="00F55A32">
        <w:trPr>
          <w:trHeight w:val="113"/>
        </w:trPr>
        <w:tc>
          <w:tcPr>
            <w:tcW w:w="1134" w:type="dxa"/>
          </w:tcPr>
          <w:p w14:paraId="180E525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7879A16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30F4E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04D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091E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59E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FE5B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BE71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5 </w:t>
            </w:r>
          </w:p>
        </w:tc>
      </w:tr>
      <w:tr w:rsidR="00D80D49" w:rsidRPr="00175EED" w14:paraId="387321D5" w14:textId="77777777" w:rsidTr="00F55A32">
        <w:trPr>
          <w:trHeight w:val="113"/>
        </w:trPr>
        <w:tc>
          <w:tcPr>
            <w:tcW w:w="1134" w:type="dxa"/>
          </w:tcPr>
          <w:p w14:paraId="6899951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66FA710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CFA8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79AF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5FECC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0B263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523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C69C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6 </w:t>
            </w:r>
          </w:p>
        </w:tc>
      </w:tr>
      <w:tr w:rsidR="00D80D49" w:rsidRPr="00175EED" w14:paraId="2E03DE4C" w14:textId="77777777" w:rsidTr="00F55A32">
        <w:trPr>
          <w:trHeight w:val="113"/>
        </w:trPr>
        <w:tc>
          <w:tcPr>
            <w:tcW w:w="1134" w:type="dxa"/>
          </w:tcPr>
          <w:p w14:paraId="33E5ABB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0CFA56D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E14BA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1FC9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9003B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7A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7516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9BF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1 </w:t>
            </w:r>
          </w:p>
        </w:tc>
      </w:tr>
      <w:tr w:rsidR="00D80D49" w:rsidRPr="00175EED" w14:paraId="7754B2A4" w14:textId="77777777" w:rsidTr="00F55A32">
        <w:trPr>
          <w:trHeight w:val="113"/>
        </w:trPr>
        <w:tc>
          <w:tcPr>
            <w:tcW w:w="1134" w:type="dxa"/>
          </w:tcPr>
          <w:p w14:paraId="6573CB6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851" w:type="dxa"/>
          </w:tcPr>
          <w:p w14:paraId="264ECDF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4042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3AF3C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A6372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E158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BBC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43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A7E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3 </w:t>
            </w:r>
          </w:p>
        </w:tc>
      </w:tr>
      <w:tr w:rsidR="00D80D49" w:rsidRPr="00175EED" w14:paraId="7D2D9E55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0756476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Thir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</w:tcPr>
          <w:p w14:paraId="13FCE2DA" w14:textId="39DF40B0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9788C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444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>(FDR)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6734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545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>(FDR)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036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543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>(FDR)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452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955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 **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FE7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955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F38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948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</w:tr>
      <w:tr w:rsidR="00D80D49" w:rsidRPr="00175EED" w14:paraId="3F720EC1" w14:textId="77777777" w:rsidTr="00F55A32">
        <w:trPr>
          <w:trHeight w:val="113"/>
        </w:trPr>
        <w:tc>
          <w:tcPr>
            <w:tcW w:w="1134" w:type="dxa"/>
            <w:vMerge/>
          </w:tcPr>
          <w:p w14:paraId="5A20154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BDDC62D" w14:textId="172F39B2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085D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217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7FEA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69C0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CAB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6FF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4 </w:t>
            </w:r>
          </w:p>
        </w:tc>
      </w:tr>
      <w:tr w:rsidR="00D80D49" w:rsidRPr="00175EED" w14:paraId="4EA16FF0" w14:textId="77777777" w:rsidTr="00F55A32">
        <w:trPr>
          <w:trHeight w:val="113"/>
        </w:trPr>
        <w:tc>
          <w:tcPr>
            <w:tcW w:w="1134" w:type="dxa"/>
            <w:vMerge/>
          </w:tcPr>
          <w:p w14:paraId="15ACDC4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38A70CC" w14:textId="75B56DE3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60B0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B168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F66A6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BD1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1C3B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D38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7 </w:t>
            </w:r>
          </w:p>
        </w:tc>
      </w:tr>
      <w:tr w:rsidR="00D80D49" w:rsidRPr="00175EED" w14:paraId="50F19F7C" w14:textId="77777777" w:rsidTr="00F55A32">
        <w:trPr>
          <w:trHeight w:val="113"/>
        </w:trPr>
        <w:tc>
          <w:tcPr>
            <w:tcW w:w="1134" w:type="dxa"/>
            <w:vMerge/>
          </w:tcPr>
          <w:p w14:paraId="2250369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A4BD22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C9964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1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961A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6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740C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BAE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F5B38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2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487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07 </w:t>
            </w:r>
          </w:p>
        </w:tc>
      </w:tr>
      <w:tr w:rsidR="00D80D49" w:rsidRPr="00175EED" w14:paraId="5EAE1B57" w14:textId="77777777" w:rsidTr="00F55A32">
        <w:trPr>
          <w:trHeight w:val="113"/>
        </w:trPr>
        <w:tc>
          <w:tcPr>
            <w:tcW w:w="1134" w:type="dxa"/>
            <w:vMerge/>
          </w:tcPr>
          <w:p w14:paraId="60803A5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24B748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C20CC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6FF3F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EE6EB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A60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828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4A6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4 </w:t>
            </w:r>
          </w:p>
        </w:tc>
      </w:tr>
      <w:tr w:rsidR="00D80D49" w:rsidRPr="00175EED" w14:paraId="1EF1D94D" w14:textId="77777777" w:rsidTr="00F55A32">
        <w:trPr>
          <w:trHeight w:val="113"/>
        </w:trPr>
        <w:tc>
          <w:tcPr>
            <w:tcW w:w="1134" w:type="dxa"/>
            <w:vMerge/>
          </w:tcPr>
          <w:p w14:paraId="585BBA3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20483A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AD70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75CE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45A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530E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F05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BA8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8 </w:t>
            </w:r>
          </w:p>
        </w:tc>
      </w:tr>
      <w:tr w:rsidR="00D80D49" w:rsidRPr="00175EED" w14:paraId="516137D9" w14:textId="77777777" w:rsidTr="00F55A32">
        <w:trPr>
          <w:trHeight w:val="113"/>
        </w:trPr>
        <w:tc>
          <w:tcPr>
            <w:tcW w:w="1134" w:type="dxa"/>
            <w:vMerge/>
          </w:tcPr>
          <w:p w14:paraId="3F2A0F2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B941D2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EBCF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0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14A6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549F5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1FD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708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 *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D1E8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703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9DF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732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</w:tr>
      <w:tr w:rsidR="00D80D49" w:rsidRPr="00175EED" w14:paraId="74BBC03D" w14:textId="77777777" w:rsidTr="00F55A32">
        <w:trPr>
          <w:trHeight w:val="113"/>
        </w:trPr>
        <w:tc>
          <w:tcPr>
            <w:tcW w:w="1134" w:type="dxa"/>
            <w:vMerge/>
          </w:tcPr>
          <w:p w14:paraId="19A8514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942FBA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BC9D2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E645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FB7E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C03B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778B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FF5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9 </w:t>
            </w:r>
          </w:p>
        </w:tc>
      </w:tr>
      <w:tr w:rsidR="00D80D49" w:rsidRPr="00175EED" w14:paraId="190004F0" w14:textId="77777777" w:rsidTr="00F55A32">
        <w:trPr>
          <w:trHeight w:val="113"/>
        </w:trPr>
        <w:tc>
          <w:tcPr>
            <w:tcW w:w="1134" w:type="dxa"/>
            <w:vMerge/>
          </w:tcPr>
          <w:p w14:paraId="61CAC87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B7A45A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CE83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9537E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D848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349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EEE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DF4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3 </w:t>
            </w:r>
          </w:p>
        </w:tc>
      </w:tr>
      <w:tr w:rsidR="00D80D49" w:rsidRPr="00175EED" w14:paraId="4CA13044" w14:textId="77777777" w:rsidTr="00F55A32">
        <w:trPr>
          <w:trHeight w:val="113"/>
        </w:trPr>
        <w:tc>
          <w:tcPr>
            <w:tcW w:w="1134" w:type="dxa"/>
            <w:vMerge/>
          </w:tcPr>
          <w:p w14:paraId="30CA234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5B9696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0DC7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6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AE117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E1E65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F649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2B0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4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708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29 </w:t>
            </w:r>
          </w:p>
        </w:tc>
      </w:tr>
      <w:tr w:rsidR="00D80D49" w:rsidRPr="00175EED" w14:paraId="3C90753C" w14:textId="77777777" w:rsidTr="00F55A32">
        <w:trPr>
          <w:trHeight w:val="113"/>
        </w:trPr>
        <w:tc>
          <w:tcPr>
            <w:tcW w:w="1134" w:type="dxa"/>
            <w:vMerge/>
          </w:tcPr>
          <w:p w14:paraId="5EC58F8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C1FD3F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1334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DF1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A6D6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FA9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61B1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942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9 </w:t>
            </w:r>
          </w:p>
        </w:tc>
      </w:tr>
      <w:tr w:rsidR="00D80D49" w:rsidRPr="00175EED" w14:paraId="69F3C974" w14:textId="77777777" w:rsidTr="00F55A32">
        <w:trPr>
          <w:trHeight w:val="113"/>
        </w:trPr>
        <w:tc>
          <w:tcPr>
            <w:tcW w:w="1134" w:type="dxa"/>
            <w:vMerge/>
          </w:tcPr>
          <w:p w14:paraId="0CEE57A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EA5D89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721B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8D3C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4950F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B452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6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F5E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7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ED7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56 </w:t>
            </w:r>
          </w:p>
        </w:tc>
      </w:tr>
      <w:tr w:rsidR="00D80D49" w:rsidRPr="00175EED" w14:paraId="1821C595" w14:textId="77777777" w:rsidTr="00F55A32">
        <w:trPr>
          <w:trHeight w:val="113"/>
        </w:trPr>
        <w:tc>
          <w:tcPr>
            <w:tcW w:w="1134" w:type="dxa"/>
            <w:vMerge/>
          </w:tcPr>
          <w:p w14:paraId="4884524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755B0F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736DB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43F75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4AED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4D0C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9B47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C00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</w:tr>
      <w:tr w:rsidR="00D80D49" w:rsidRPr="00175EED" w14:paraId="1602E8B2" w14:textId="77777777" w:rsidTr="00F55A32">
        <w:trPr>
          <w:trHeight w:val="113"/>
        </w:trPr>
        <w:tc>
          <w:tcPr>
            <w:tcW w:w="1134" w:type="dxa"/>
            <w:vMerge/>
          </w:tcPr>
          <w:p w14:paraId="62A5990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5ED833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CF48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D2FD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914E7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BA1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060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B94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6 </w:t>
            </w:r>
          </w:p>
        </w:tc>
      </w:tr>
      <w:tr w:rsidR="00D80D49" w:rsidRPr="00175EED" w14:paraId="73D99692" w14:textId="77777777" w:rsidTr="00F55A32">
        <w:trPr>
          <w:trHeight w:val="113"/>
        </w:trPr>
        <w:tc>
          <w:tcPr>
            <w:tcW w:w="1134" w:type="dxa"/>
            <w:vMerge/>
          </w:tcPr>
          <w:p w14:paraId="08A5AB4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6A8F95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7184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F6CCD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1C659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2086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B93A3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C73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9 </w:t>
            </w:r>
          </w:p>
        </w:tc>
      </w:tr>
      <w:tr w:rsidR="00D80D49" w:rsidRPr="00175EED" w14:paraId="0CA7961F" w14:textId="77777777" w:rsidTr="00F55A32">
        <w:trPr>
          <w:trHeight w:val="113"/>
        </w:trPr>
        <w:tc>
          <w:tcPr>
            <w:tcW w:w="1134" w:type="dxa"/>
            <w:vMerge/>
          </w:tcPr>
          <w:p w14:paraId="7D725A3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6FC07D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C663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56A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F40E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DC76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9425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220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6 </w:t>
            </w:r>
          </w:p>
        </w:tc>
      </w:tr>
      <w:tr w:rsidR="00D80D49" w:rsidRPr="00175EED" w14:paraId="15523E01" w14:textId="77777777" w:rsidTr="00F55A32">
        <w:trPr>
          <w:trHeight w:val="113"/>
        </w:trPr>
        <w:tc>
          <w:tcPr>
            <w:tcW w:w="1134" w:type="dxa"/>
            <w:vMerge/>
          </w:tcPr>
          <w:p w14:paraId="1436CF0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5B0CFA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B15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5D0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E902F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4A2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F40D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86A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9 </w:t>
            </w:r>
          </w:p>
        </w:tc>
      </w:tr>
      <w:tr w:rsidR="00D80D49" w:rsidRPr="00175EED" w14:paraId="468C5F1B" w14:textId="77777777" w:rsidTr="00F55A32">
        <w:trPr>
          <w:trHeight w:val="113"/>
        </w:trPr>
        <w:tc>
          <w:tcPr>
            <w:tcW w:w="1134" w:type="dxa"/>
            <w:vMerge/>
          </w:tcPr>
          <w:p w14:paraId="0F21723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126CD1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96DEE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F1D4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712BA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A39B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2FA1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1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0E13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25 </w:t>
            </w:r>
          </w:p>
        </w:tc>
      </w:tr>
      <w:tr w:rsidR="00D80D49" w:rsidRPr="00175EED" w14:paraId="35ED2059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1229792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Thir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Right</w:t>
            </w:r>
            <w:proofErr w:type="spellEnd"/>
          </w:p>
        </w:tc>
        <w:tc>
          <w:tcPr>
            <w:tcW w:w="851" w:type="dxa"/>
          </w:tcPr>
          <w:p w14:paraId="5C18DD86" w14:textId="4D07DD5D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F745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514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4E37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558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369D6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615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413E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838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8427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70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19981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507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</w:tr>
      <w:tr w:rsidR="00D80D49" w:rsidRPr="00175EED" w14:paraId="6CC56474" w14:textId="77777777" w:rsidTr="00F55A32">
        <w:trPr>
          <w:trHeight w:val="113"/>
        </w:trPr>
        <w:tc>
          <w:tcPr>
            <w:tcW w:w="1134" w:type="dxa"/>
            <w:vMerge/>
          </w:tcPr>
          <w:p w14:paraId="64FECD5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E176290" w14:textId="69782FDC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2CE2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F5D3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AD45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40D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A1D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868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3 </w:t>
            </w:r>
          </w:p>
        </w:tc>
      </w:tr>
      <w:tr w:rsidR="00D80D49" w:rsidRPr="00175EED" w14:paraId="3E5F063D" w14:textId="77777777" w:rsidTr="00F55A32">
        <w:trPr>
          <w:trHeight w:val="113"/>
        </w:trPr>
        <w:tc>
          <w:tcPr>
            <w:tcW w:w="1134" w:type="dxa"/>
            <w:vMerge/>
          </w:tcPr>
          <w:p w14:paraId="6BABB6A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58A9F33" w14:textId="253760E0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A377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FF15E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F7AC1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297C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451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B6B4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2 </w:t>
            </w:r>
          </w:p>
        </w:tc>
      </w:tr>
      <w:tr w:rsidR="00D80D49" w:rsidRPr="00175EED" w14:paraId="4730CFA1" w14:textId="77777777" w:rsidTr="00F55A32">
        <w:trPr>
          <w:trHeight w:val="113"/>
        </w:trPr>
        <w:tc>
          <w:tcPr>
            <w:tcW w:w="1134" w:type="dxa"/>
            <w:vMerge/>
          </w:tcPr>
          <w:p w14:paraId="5E7F39A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1D2F62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3960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4A1C8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3457D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B41F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EF05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7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7B9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7 </w:t>
            </w:r>
          </w:p>
        </w:tc>
      </w:tr>
      <w:tr w:rsidR="00D80D49" w:rsidRPr="00175EED" w14:paraId="2A869733" w14:textId="77777777" w:rsidTr="00F55A32">
        <w:trPr>
          <w:trHeight w:val="113"/>
        </w:trPr>
        <w:tc>
          <w:tcPr>
            <w:tcW w:w="1134" w:type="dxa"/>
            <w:vMerge/>
          </w:tcPr>
          <w:p w14:paraId="369A2F3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4119DF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E57F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4993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A5248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624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079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AB4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3 </w:t>
            </w:r>
          </w:p>
        </w:tc>
      </w:tr>
      <w:tr w:rsidR="00D80D49" w:rsidRPr="00175EED" w14:paraId="475CE586" w14:textId="77777777" w:rsidTr="00F55A32">
        <w:trPr>
          <w:trHeight w:val="113"/>
        </w:trPr>
        <w:tc>
          <w:tcPr>
            <w:tcW w:w="1134" w:type="dxa"/>
            <w:vMerge/>
          </w:tcPr>
          <w:p w14:paraId="08634E9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4CA4F7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568D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7C4D3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ABF1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516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D0C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93F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7 </w:t>
            </w:r>
          </w:p>
        </w:tc>
      </w:tr>
      <w:tr w:rsidR="00D80D49" w:rsidRPr="00175EED" w14:paraId="261D50D5" w14:textId="77777777" w:rsidTr="00F55A32">
        <w:trPr>
          <w:trHeight w:val="113"/>
        </w:trPr>
        <w:tc>
          <w:tcPr>
            <w:tcW w:w="1134" w:type="dxa"/>
            <w:vMerge/>
          </w:tcPr>
          <w:p w14:paraId="51DE2D0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3716BB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DF19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B25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91FB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1DA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0538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1A0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50 </w:t>
            </w:r>
          </w:p>
        </w:tc>
      </w:tr>
      <w:tr w:rsidR="00D80D49" w:rsidRPr="00175EED" w14:paraId="78FF9B3D" w14:textId="77777777" w:rsidTr="00F55A32">
        <w:trPr>
          <w:trHeight w:val="113"/>
        </w:trPr>
        <w:tc>
          <w:tcPr>
            <w:tcW w:w="1134" w:type="dxa"/>
            <w:vMerge/>
          </w:tcPr>
          <w:p w14:paraId="4DB2C25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DD6379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2011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8329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C9E86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E69D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233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F7A3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4 </w:t>
            </w:r>
          </w:p>
        </w:tc>
      </w:tr>
      <w:tr w:rsidR="00D80D49" w:rsidRPr="00175EED" w14:paraId="759288AB" w14:textId="77777777" w:rsidTr="00F55A32">
        <w:trPr>
          <w:trHeight w:val="113"/>
        </w:trPr>
        <w:tc>
          <w:tcPr>
            <w:tcW w:w="1134" w:type="dxa"/>
            <w:vMerge/>
          </w:tcPr>
          <w:p w14:paraId="00F3738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6A3484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87D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953A3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E723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1E98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926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AC9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5 </w:t>
            </w:r>
          </w:p>
        </w:tc>
      </w:tr>
      <w:tr w:rsidR="00D80D49" w:rsidRPr="00175EED" w14:paraId="7CC682A9" w14:textId="77777777" w:rsidTr="00F55A32">
        <w:trPr>
          <w:trHeight w:val="113"/>
        </w:trPr>
        <w:tc>
          <w:tcPr>
            <w:tcW w:w="1134" w:type="dxa"/>
            <w:vMerge/>
          </w:tcPr>
          <w:p w14:paraId="1192033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992B2B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DE1C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F2595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99AA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E8F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1EA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6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39AC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6 </w:t>
            </w:r>
          </w:p>
        </w:tc>
      </w:tr>
      <w:tr w:rsidR="00D80D49" w:rsidRPr="00175EED" w14:paraId="2028DD48" w14:textId="77777777" w:rsidTr="00F55A32">
        <w:trPr>
          <w:trHeight w:val="113"/>
        </w:trPr>
        <w:tc>
          <w:tcPr>
            <w:tcW w:w="1134" w:type="dxa"/>
            <w:vMerge/>
          </w:tcPr>
          <w:p w14:paraId="668F859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B04661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CD6C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001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E5732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E70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4DB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BBB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0 </w:t>
            </w:r>
          </w:p>
        </w:tc>
      </w:tr>
      <w:tr w:rsidR="00D80D49" w:rsidRPr="00175EED" w14:paraId="38544F74" w14:textId="77777777" w:rsidTr="00F55A32">
        <w:trPr>
          <w:trHeight w:val="113"/>
        </w:trPr>
        <w:tc>
          <w:tcPr>
            <w:tcW w:w="1134" w:type="dxa"/>
            <w:vMerge/>
          </w:tcPr>
          <w:p w14:paraId="5ABDD98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04E65E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A958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B59FD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C2A7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1AD7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914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4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4F9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1 </w:t>
            </w:r>
          </w:p>
        </w:tc>
      </w:tr>
      <w:tr w:rsidR="00D80D49" w:rsidRPr="00175EED" w14:paraId="4DE2C637" w14:textId="77777777" w:rsidTr="00F55A32">
        <w:trPr>
          <w:trHeight w:val="113"/>
        </w:trPr>
        <w:tc>
          <w:tcPr>
            <w:tcW w:w="1134" w:type="dxa"/>
            <w:vMerge/>
          </w:tcPr>
          <w:p w14:paraId="1578F13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BCB20F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BCE7A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10649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EFA3A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75E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3D3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180B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3 </w:t>
            </w:r>
          </w:p>
        </w:tc>
      </w:tr>
      <w:tr w:rsidR="00D80D49" w:rsidRPr="00175EED" w14:paraId="7FC5FF31" w14:textId="77777777" w:rsidTr="00F55A32">
        <w:trPr>
          <w:trHeight w:val="113"/>
        </w:trPr>
        <w:tc>
          <w:tcPr>
            <w:tcW w:w="1134" w:type="dxa"/>
            <w:vMerge/>
          </w:tcPr>
          <w:p w14:paraId="0FDB039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024DED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85C00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25029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E250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6C4B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5DA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4A7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4 </w:t>
            </w:r>
          </w:p>
        </w:tc>
      </w:tr>
      <w:tr w:rsidR="00D80D49" w:rsidRPr="00175EED" w14:paraId="67A4EBF3" w14:textId="77777777" w:rsidTr="00F55A32">
        <w:trPr>
          <w:trHeight w:val="113"/>
        </w:trPr>
        <w:tc>
          <w:tcPr>
            <w:tcW w:w="1134" w:type="dxa"/>
            <w:vMerge/>
          </w:tcPr>
          <w:p w14:paraId="69DC02F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869D96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C615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448A0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6F1E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E9C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7EE5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0414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3 </w:t>
            </w:r>
          </w:p>
        </w:tc>
      </w:tr>
      <w:tr w:rsidR="00D80D49" w:rsidRPr="00175EED" w14:paraId="1A7A42D6" w14:textId="77777777" w:rsidTr="00F55A32">
        <w:trPr>
          <w:trHeight w:val="113"/>
        </w:trPr>
        <w:tc>
          <w:tcPr>
            <w:tcW w:w="1134" w:type="dxa"/>
            <w:vMerge/>
          </w:tcPr>
          <w:p w14:paraId="3CFCBB1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6A269A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BBEEA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BF65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9FB1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1594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B844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ECF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1 </w:t>
            </w:r>
          </w:p>
        </w:tc>
      </w:tr>
      <w:tr w:rsidR="00D80D49" w:rsidRPr="00175EED" w14:paraId="43600E02" w14:textId="77777777" w:rsidTr="00F55A32">
        <w:trPr>
          <w:trHeight w:val="113"/>
        </w:trPr>
        <w:tc>
          <w:tcPr>
            <w:tcW w:w="1134" w:type="dxa"/>
            <w:vMerge/>
          </w:tcPr>
          <w:p w14:paraId="5F62B98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97422D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6998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FEE84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22036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83E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428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4CE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8 </w:t>
            </w:r>
          </w:p>
        </w:tc>
      </w:tr>
      <w:tr w:rsidR="00D80D49" w:rsidRPr="00175EED" w14:paraId="71A3C0ED" w14:textId="77777777" w:rsidTr="00F55A32">
        <w:trPr>
          <w:trHeight w:val="113"/>
        </w:trPr>
        <w:tc>
          <w:tcPr>
            <w:tcW w:w="1134" w:type="dxa"/>
            <w:vMerge/>
          </w:tcPr>
          <w:p w14:paraId="57063EF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5AA543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6D64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AAB8E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8503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2E04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1C78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8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F41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370 </w:t>
            </w:r>
          </w:p>
        </w:tc>
      </w:tr>
      <w:tr w:rsidR="00D80D49" w:rsidRPr="00175EED" w14:paraId="513C67CE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322D2F1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our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</w:tcPr>
          <w:p w14:paraId="0A74943F" w14:textId="17FA6D98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67F74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1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860FB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15F7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6C5C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DD80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661A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1 </w:t>
            </w:r>
          </w:p>
        </w:tc>
      </w:tr>
      <w:tr w:rsidR="00D80D49" w:rsidRPr="00175EED" w14:paraId="7E36CBE0" w14:textId="77777777" w:rsidTr="00F55A32">
        <w:trPr>
          <w:trHeight w:val="113"/>
        </w:trPr>
        <w:tc>
          <w:tcPr>
            <w:tcW w:w="1134" w:type="dxa"/>
            <w:vMerge/>
          </w:tcPr>
          <w:p w14:paraId="15672FA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29C60D4" w14:textId="6565E1AC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3B773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5936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89A4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AD93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BB2C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491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6 </w:t>
            </w:r>
          </w:p>
        </w:tc>
      </w:tr>
      <w:tr w:rsidR="00D80D49" w:rsidRPr="00175EED" w14:paraId="5E2B4E72" w14:textId="77777777" w:rsidTr="00F55A32">
        <w:trPr>
          <w:trHeight w:val="113"/>
        </w:trPr>
        <w:tc>
          <w:tcPr>
            <w:tcW w:w="1134" w:type="dxa"/>
            <w:vMerge/>
          </w:tcPr>
          <w:p w14:paraId="1738443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49DC4ED" w14:textId="13A52E6A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9894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390D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2774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BCD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BD30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B81B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4 </w:t>
            </w:r>
          </w:p>
        </w:tc>
      </w:tr>
      <w:tr w:rsidR="00D80D49" w:rsidRPr="00175EED" w14:paraId="24EE5654" w14:textId="77777777" w:rsidTr="00F55A32">
        <w:trPr>
          <w:trHeight w:val="113"/>
        </w:trPr>
        <w:tc>
          <w:tcPr>
            <w:tcW w:w="1134" w:type="dxa"/>
            <w:vMerge/>
          </w:tcPr>
          <w:p w14:paraId="3E6D61E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550AEE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1EC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DD0B5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85EB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6BB7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1CE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AEF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3 </w:t>
            </w:r>
          </w:p>
        </w:tc>
      </w:tr>
      <w:tr w:rsidR="00D80D49" w:rsidRPr="00175EED" w14:paraId="7DC55352" w14:textId="77777777" w:rsidTr="00F55A32">
        <w:trPr>
          <w:trHeight w:val="113"/>
        </w:trPr>
        <w:tc>
          <w:tcPr>
            <w:tcW w:w="1134" w:type="dxa"/>
            <w:vMerge/>
          </w:tcPr>
          <w:p w14:paraId="667299A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57E4E6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9377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5C436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93122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C11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7D48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021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9 </w:t>
            </w:r>
          </w:p>
        </w:tc>
      </w:tr>
      <w:tr w:rsidR="00D80D49" w:rsidRPr="00175EED" w14:paraId="1099443B" w14:textId="77777777" w:rsidTr="00F55A32">
        <w:trPr>
          <w:trHeight w:val="113"/>
        </w:trPr>
        <w:tc>
          <w:tcPr>
            <w:tcW w:w="1134" w:type="dxa"/>
            <w:vMerge/>
          </w:tcPr>
          <w:p w14:paraId="161A75C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02589B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2223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AC57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A2E7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6A9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2BD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9CF7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4 </w:t>
            </w:r>
          </w:p>
        </w:tc>
      </w:tr>
      <w:tr w:rsidR="00D80D49" w:rsidRPr="00175EED" w14:paraId="5405BE40" w14:textId="77777777" w:rsidTr="00F55A32">
        <w:trPr>
          <w:trHeight w:val="113"/>
        </w:trPr>
        <w:tc>
          <w:tcPr>
            <w:tcW w:w="1134" w:type="dxa"/>
            <w:vMerge/>
          </w:tcPr>
          <w:p w14:paraId="62DB34C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E8533C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201F9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4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6832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0D7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906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528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20CE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2 </w:t>
            </w:r>
          </w:p>
        </w:tc>
      </w:tr>
      <w:tr w:rsidR="00D80D49" w:rsidRPr="00175EED" w14:paraId="1788DD02" w14:textId="77777777" w:rsidTr="00F55A32">
        <w:trPr>
          <w:trHeight w:val="113"/>
        </w:trPr>
        <w:tc>
          <w:tcPr>
            <w:tcW w:w="1134" w:type="dxa"/>
            <w:vMerge/>
          </w:tcPr>
          <w:p w14:paraId="7B60904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28B539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204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1.459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3D8A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459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07496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456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74A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F0FE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6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227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1 </w:t>
            </w:r>
          </w:p>
        </w:tc>
      </w:tr>
      <w:tr w:rsidR="00D80D49" w:rsidRPr="00175EED" w14:paraId="2429248E" w14:textId="77777777" w:rsidTr="00F55A32">
        <w:trPr>
          <w:trHeight w:val="113"/>
        </w:trPr>
        <w:tc>
          <w:tcPr>
            <w:tcW w:w="1134" w:type="dxa"/>
            <w:vMerge/>
          </w:tcPr>
          <w:p w14:paraId="7893624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92F163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74FC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A1D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473C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EC8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BB9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5C6D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3 </w:t>
            </w:r>
          </w:p>
        </w:tc>
      </w:tr>
      <w:tr w:rsidR="00D80D49" w:rsidRPr="00175EED" w14:paraId="022C2536" w14:textId="77777777" w:rsidTr="00F55A32">
        <w:trPr>
          <w:trHeight w:val="113"/>
        </w:trPr>
        <w:tc>
          <w:tcPr>
            <w:tcW w:w="1134" w:type="dxa"/>
            <w:vMerge/>
          </w:tcPr>
          <w:p w14:paraId="596C334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6F70C0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94F9A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9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958D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0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1262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8C27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A75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2EB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9 </w:t>
            </w:r>
          </w:p>
        </w:tc>
      </w:tr>
      <w:tr w:rsidR="00D80D49" w:rsidRPr="00175EED" w14:paraId="6B449C0B" w14:textId="77777777" w:rsidTr="00F55A32">
        <w:trPr>
          <w:trHeight w:val="113"/>
        </w:trPr>
        <w:tc>
          <w:tcPr>
            <w:tcW w:w="1134" w:type="dxa"/>
            <w:vMerge/>
          </w:tcPr>
          <w:p w14:paraId="729C3C0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EB7568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7F20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1B503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E20B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58C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A3C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FEA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8 </w:t>
            </w:r>
          </w:p>
        </w:tc>
      </w:tr>
      <w:tr w:rsidR="00D80D49" w:rsidRPr="00175EED" w14:paraId="1B4F9956" w14:textId="77777777" w:rsidTr="00F55A32">
        <w:trPr>
          <w:trHeight w:val="113"/>
        </w:trPr>
        <w:tc>
          <w:tcPr>
            <w:tcW w:w="1134" w:type="dxa"/>
            <w:vMerge/>
          </w:tcPr>
          <w:p w14:paraId="42233F7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D46A09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8C351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2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DEC5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6ED5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CE2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785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5DA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1 </w:t>
            </w:r>
          </w:p>
        </w:tc>
      </w:tr>
      <w:tr w:rsidR="00D80D49" w:rsidRPr="00175EED" w14:paraId="52D7A473" w14:textId="77777777" w:rsidTr="00F55A32">
        <w:trPr>
          <w:trHeight w:val="113"/>
        </w:trPr>
        <w:tc>
          <w:tcPr>
            <w:tcW w:w="1134" w:type="dxa"/>
            <w:vMerge/>
          </w:tcPr>
          <w:p w14:paraId="57BA396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E3A0BD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E56A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2D2B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E2FC7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B62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4407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AA0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3 </w:t>
            </w:r>
          </w:p>
        </w:tc>
      </w:tr>
      <w:tr w:rsidR="00D80D49" w:rsidRPr="00175EED" w14:paraId="2FA2ED62" w14:textId="77777777" w:rsidTr="00F55A32">
        <w:trPr>
          <w:trHeight w:val="113"/>
        </w:trPr>
        <w:tc>
          <w:tcPr>
            <w:tcW w:w="1134" w:type="dxa"/>
            <w:vMerge/>
          </w:tcPr>
          <w:p w14:paraId="35CCB0C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8A7D7A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0915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5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880F2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BA1E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2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21B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E078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2B1F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3 </w:t>
            </w:r>
          </w:p>
        </w:tc>
      </w:tr>
      <w:tr w:rsidR="00D80D49" w:rsidRPr="00175EED" w14:paraId="2DAE8209" w14:textId="77777777" w:rsidTr="00F55A32">
        <w:trPr>
          <w:trHeight w:val="113"/>
        </w:trPr>
        <w:tc>
          <w:tcPr>
            <w:tcW w:w="1134" w:type="dxa"/>
            <w:vMerge/>
          </w:tcPr>
          <w:p w14:paraId="1879A47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DA7373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EAFA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A5254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941AE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962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4F97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29C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1 </w:t>
            </w:r>
          </w:p>
        </w:tc>
      </w:tr>
      <w:tr w:rsidR="00D80D49" w:rsidRPr="00175EED" w14:paraId="7731E151" w14:textId="77777777" w:rsidTr="00F55A32">
        <w:trPr>
          <w:trHeight w:val="113"/>
        </w:trPr>
        <w:tc>
          <w:tcPr>
            <w:tcW w:w="1134" w:type="dxa"/>
            <w:vMerge/>
          </w:tcPr>
          <w:p w14:paraId="1ABF4EB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83A915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E6F4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350AD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ED16B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E6BF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1912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9EFD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9 </w:t>
            </w:r>
          </w:p>
        </w:tc>
      </w:tr>
      <w:tr w:rsidR="00D80D49" w:rsidRPr="00175EED" w14:paraId="78DAE076" w14:textId="77777777" w:rsidTr="00F55A32">
        <w:trPr>
          <w:trHeight w:val="113"/>
        </w:trPr>
        <w:tc>
          <w:tcPr>
            <w:tcW w:w="1134" w:type="dxa"/>
            <w:vMerge/>
          </w:tcPr>
          <w:p w14:paraId="4F9DC9B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34FB9C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815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81F29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445A6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E040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FE5B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D57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3 </w:t>
            </w:r>
          </w:p>
        </w:tc>
      </w:tr>
      <w:tr w:rsidR="00D80D49" w:rsidRPr="00175EED" w14:paraId="536EDC3D" w14:textId="77777777" w:rsidTr="00F55A32">
        <w:trPr>
          <w:trHeight w:val="113"/>
        </w:trPr>
        <w:tc>
          <w:tcPr>
            <w:tcW w:w="1134" w:type="dxa"/>
            <w:vMerge/>
          </w:tcPr>
          <w:p w14:paraId="7FE217C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FB6684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CB874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8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1138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A72B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5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4996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D4D3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756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6 </w:t>
            </w:r>
          </w:p>
        </w:tc>
      </w:tr>
      <w:tr w:rsidR="00D80D49" w:rsidRPr="00175EED" w14:paraId="25F31BD1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5F04043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our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</w:t>
            </w: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Right</w:t>
            </w:r>
            <w:proofErr w:type="spellEnd"/>
          </w:p>
        </w:tc>
        <w:tc>
          <w:tcPr>
            <w:tcW w:w="851" w:type="dxa"/>
          </w:tcPr>
          <w:p w14:paraId="3822E669" w14:textId="4894F36A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EE0C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6674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92CBD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3104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3984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6CA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3 </w:t>
            </w:r>
          </w:p>
        </w:tc>
      </w:tr>
      <w:tr w:rsidR="00D80D49" w:rsidRPr="00175EED" w14:paraId="7A398003" w14:textId="77777777" w:rsidTr="00F55A32">
        <w:trPr>
          <w:trHeight w:val="113"/>
        </w:trPr>
        <w:tc>
          <w:tcPr>
            <w:tcW w:w="1134" w:type="dxa"/>
            <w:vMerge/>
          </w:tcPr>
          <w:p w14:paraId="7A7EE4E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11FA8A3" w14:textId="672CE8A0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955CD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17860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7DF09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4C6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F973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95B1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5 </w:t>
            </w:r>
          </w:p>
        </w:tc>
      </w:tr>
      <w:tr w:rsidR="00D80D49" w:rsidRPr="00175EED" w14:paraId="41EB57D7" w14:textId="77777777" w:rsidTr="00F55A32">
        <w:trPr>
          <w:trHeight w:val="113"/>
        </w:trPr>
        <w:tc>
          <w:tcPr>
            <w:tcW w:w="1134" w:type="dxa"/>
            <w:vMerge/>
          </w:tcPr>
          <w:p w14:paraId="0AF0E56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69E8DFE" w14:textId="640C37B5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BA2BB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1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2C725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2B19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6D9A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C63C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DD1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5 </w:t>
            </w:r>
          </w:p>
        </w:tc>
      </w:tr>
      <w:tr w:rsidR="00D80D49" w:rsidRPr="00175EED" w14:paraId="44EB00CA" w14:textId="77777777" w:rsidTr="00F55A32">
        <w:trPr>
          <w:trHeight w:val="113"/>
        </w:trPr>
        <w:tc>
          <w:tcPr>
            <w:tcW w:w="1134" w:type="dxa"/>
            <w:vMerge/>
          </w:tcPr>
          <w:p w14:paraId="7C95AFF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58B8C6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968C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9EF4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0A58C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DDDB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2F40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596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6 </w:t>
            </w:r>
          </w:p>
        </w:tc>
      </w:tr>
      <w:tr w:rsidR="00D80D49" w:rsidRPr="00175EED" w14:paraId="4910C130" w14:textId="77777777" w:rsidTr="00F55A32">
        <w:trPr>
          <w:trHeight w:val="113"/>
        </w:trPr>
        <w:tc>
          <w:tcPr>
            <w:tcW w:w="1134" w:type="dxa"/>
            <w:vMerge/>
          </w:tcPr>
          <w:p w14:paraId="068A0D7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9335E0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AB1D8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991F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6058C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AC7F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5803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43D4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8 </w:t>
            </w:r>
          </w:p>
        </w:tc>
      </w:tr>
      <w:tr w:rsidR="00D80D49" w:rsidRPr="00175EED" w14:paraId="0BA62312" w14:textId="77777777" w:rsidTr="00F55A32">
        <w:trPr>
          <w:trHeight w:val="113"/>
        </w:trPr>
        <w:tc>
          <w:tcPr>
            <w:tcW w:w="1134" w:type="dxa"/>
            <w:vMerge/>
          </w:tcPr>
          <w:p w14:paraId="22D01ED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53BCDC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51796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AB037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AFC1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28B8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FF30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163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8 </w:t>
            </w:r>
          </w:p>
        </w:tc>
      </w:tr>
      <w:tr w:rsidR="00D80D49" w:rsidRPr="00175EED" w14:paraId="54BEAD8E" w14:textId="77777777" w:rsidTr="00F55A32">
        <w:trPr>
          <w:trHeight w:val="113"/>
        </w:trPr>
        <w:tc>
          <w:tcPr>
            <w:tcW w:w="1134" w:type="dxa"/>
            <w:vMerge/>
          </w:tcPr>
          <w:p w14:paraId="7F9C10B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13A895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B3731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534B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7776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FF857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FB30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4892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9 </w:t>
            </w:r>
          </w:p>
        </w:tc>
      </w:tr>
      <w:tr w:rsidR="00D80D49" w:rsidRPr="00175EED" w14:paraId="5DB184A4" w14:textId="77777777" w:rsidTr="00F55A32">
        <w:trPr>
          <w:trHeight w:val="113"/>
        </w:trPr>
        <w:tc>
          <w:tcPr>
            <w:tcW w:w="1134" w:type="dxa"/>
            <w:vMerge/>
          </w:tcPr>
          <w:p w14:paraId="3214FB4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9F797D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8932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7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59B9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3FDDB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1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AB7E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DD4E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FA9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2 </w:t>
            </w:r>
          </w:p>
        </w:tc>
      </w:tr>
      <w:tr w:rsidR="00D80D49" w:rsidRPr="00175EED" w14:paraId="02F1AA9A" w14:textId="77777777" w:rsidTr="00F55A32">
        <w:trPr>
          <w:trHeight w:val="113"/>
        </w:trPr>
        <w:tc>
          <w:tcPr>
            <w:tcW w:w="1134" w:type="dxa"/>
            <w:vMerge/>
          </w:tcPr>
          <w:p w14:paraId="7E3A6D5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28122F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27CD9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066AC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3C11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C976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C8AB9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CD9E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8 </w:t>
            </w:r>
          </w:p>
        </w:tc>
      </w:tr>
      <w:tr w:rsidR="00D80D49" w:rsidRPr="00175EED" w14:paraId="29F6C568" w14:textId="77777777" w:rsidTr="00F55A32">
        <w:trPr>
          <w:trHeight w:val="113"/>
        </w:trPr>
        <w:tc>
          <w:tcPr>
            <w:tcW w:w="1134" w:type="dxa"/>
            <w:vMerge/>
          </w:tcPr>
          <w:p w14:paraId="0C2A845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6234EB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8F25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7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8F193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C6DA0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2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6F4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CB69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4FB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8 </w:t>
            </w:r>
          </w:p>
        </w:tc>
      </w:tr>
      <w:tr w:rsidR="00D80D49" w:rsidRPr="00175EED" w14:paraId="12E724F9" w14:textId="77777777" w:rsidTr="00F55A32">
        <w:trPr>
          <w:trHeight w:val="113"/>
        </w:trPr>
        <w:tc>
          <w:tcPr>
            <w:tcW w:w="1134" w:type="dxa"/>
            <w:vMerge/>
          </w:tcPr>
          <w:p w14:paraId="7AFFDFC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5399E1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7240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253DE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C44D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CD3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E84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F6F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0 </w:t>
            </w:r>
          </w:p>
        </w:tc>
      </w:tr>
      <w:tr w:rsidR="00D80D49" w:rsidRPr="00175EED" w14:paraId="45C9C12D" w14:textId="77777777" w:rsidTr="00F55A32">
        <w:trPr>
          <w:trHeight w:val="113"/>
        </w:trPr>
        <w:tc>
          <w:tcPr>
            <w:tcW w:w="1134" w:type="dxa"/>
            <w:vMerge/>
          </w:tcPr>
          <w:p w14:paraId="4882321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5C8305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F426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4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0C20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09D9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AD7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E847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DDA32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46 </w:t>
            </w:r>
          </w:p>
        </w:tc>
      </w:tr>
      <w:tr w:rsidR="00D80D49" w:rsidRPr="00175EED" w14:paraId="6180B227" w14:textId="77777777" w:rsidTr="00F55A32">
        <w:trPr>
          <w:trHeight w:val="113"/>
        </w:trPr>
        <w:tc>
          <w:tcPr>
            <w:tcW w:w="1134" w:type="dxa"/>
            <w:vMerge/>
          </w:tcPr>
          <w:p w14:paraId="6804AE4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69F500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CD319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F572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4524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6E7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D8B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6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11F7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0 </w:t>
            </w:r>
          </w:p>
        </w:tc>
      </w:tr>
      <w:tr w:rsidR="00D80D49" w:rsidRPr="00175EED" w14:paraId="73F1B409" w14:textId="77777777" w:rsidTr="00F55A32">
        <w:trPr>
          <w:trHeight w:val="113"/>
        </w:trPr>
        <w:tc>
          <w:tcPr>
            <w:tcW w:w="1134" w:type="dxa"/>
            <w:vMerge/>
          </w:tcPr>
          <w:p w14:paraId="213F7C8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B99124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5EC8F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18FA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7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00587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F084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C72F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2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3BC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57 </w:t>
            </w:r>
          </w:p>
        </w:tc>
      </w:tr>
      <w:tr w:rsidR="00D80D49" w:rsidRPr="00175EED" w14:paraId="5DCCC39F" w14:textId="77777777" w:rsidTr="00F55A32">
        <w:trPr>
          <w:trHeight w:val="113"/>
        </w:trPr>
        <w:tc>
          <w:tcPr>
            <w:tcW w:w="1134" w:type="dxa"/>
            <w:vMerge/>
          </w:tcPr>
          <w:p w14:paraId="1A94ADD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4DCD7C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4FF2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5D0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E779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7495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47E9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962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65 </w:t>
            </w:r>
          </w:p>
        </w:tc>
      </w:tr>
      <w:tr w:rsidR="00D80D49" w:rsidRPr="00175EED" w14:paraId="1D87A2A3" w14:textId="77777777" w:rsidTr="00F55A32">
        <w:trPr>
          <w:trHeight w:val="113"/>
        </w:trPr>
        <w:tc>
          <w:tcPr>
            <w:tcW w:w="1134" w:type="dxa"/>
            <w:vMerge/>
          </w:tcPr>
          <w:p w14:paraId="13798CF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922CB2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D7AF8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76395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81BFC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615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42C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0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F3B6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51 </w:t>
            </w:r>
          </w:p>
        </w:tc>
      </w:tr>
      <w:tr w:rsidR="00D80D49" w:rsidRPr="00175EED" w14:paraId="0562AC25" w14:textId="77777777" w:rsidTr="00F55A32">
        <w:trPr>
          <w:trHeight w:val="113"/>
        </w:trPr>
        <w:tc>
          <w:tcPr>
            <w:tcW w:w="1134" w:type="dxa"/>
            <w:vMerge/>
          </w:tcPr>
          <w:p w14:paraId="7776F91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A3FCCB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9C5F3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DB4A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08EF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2DA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367A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0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C707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9 </w:t>
            </w:r>
          </w:p>
        </w:tc>
      </w:tr>
      <w:tr w:rsidR="00D80D49" w:rsidRPr="00175EED" w14:paraId="370D1130" w14:textId="77777777" w:rsidTr="00F55A32">
        <w:trPr>
          <w:trHeight w:val="113"/>
        </w:trPr>
        <w:tc>
          <w:tcPr>
            <w:tcW w:w="1134" w:type="dxa"/>
            <w:vMerge/>
          </w:tcPr>
          <w:p w14:paraId="3572BC0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DA4B91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E02C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C2D3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014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F80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47B8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329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8 </w:t>
            </w:r>
          </w:p>
        </w:tc>
      </w:tr>
      <w:tr w:rsidR="00D80D49" w:rsidRPr="00175EED" w14:paraId="147432CA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0B591C8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f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Left</w:t>
            </w:r>
            <w:proofErr w:type="spellEnd"/>
          </w:p>
        </w:tc>
        <w:tc>
          <w:tcPr>
            <w:tcW w:w="851" w:type="dxa"/>
          </w:tcPr>
          <w:p w14:paraId="74A93D50" w14:textId="7CCE9C57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A21C1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1BE20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BB6B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4E93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4CE3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89E0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6 </w:t>
            </w:r>
          </w:p>
        </w:tc>
      </w:tr>
      <w:tr w:rsidR="00D80D49" w:rsidRPr="00175EED" w14:paraId="36270811" w14:textId="77777777" w:rsidTr="00F55A32">
        <w:trPr>
          <w:trHeight w:val="113"/>
        </w:trPr>
        <w:tc>
          <w:tcPr>
            <w:tcW w:w="1134" w:type="dxa"/>
            <w:vMerge/>
          </w:tcPr>
          <w:p w14:paraId="48CD2F9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2A7CD9D" w14:textId="315D39AB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87A90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6C0C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3641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490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930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F40D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7 </w:t>
            </w:r>
          </w:p>
        </w:tc>
      </w:tr>
      <w:tr w:rsidR="00D80D49" w:rsidRPr="00175EED" w14:paraId="384D7B16" w14:textId="77777777" w:rsidTr="00F55A32">
        <w:trPr>
          <w:trHeight w:val="113"/>
        </w:trPr>
        <w:tc>
          <w:tcPr>
            <w:tcW w:w="1134" w:type="dxa"/>
            <w:vMerge/>
          </w:tcPr>
          <w:p w14:paraId="126D421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48DB5B1" w14:textId="07ED220D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7FFD6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2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29117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ED8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C90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38E1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E68F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0 </w:t>
            </w:r>
          </w:p>
        </w:tc>
      </w:tr>
      <w:tr w:rsidR="00D80D49" w:rsidRPr="00175EED" w14:paraId="1A2D41B1" w14:textId="77777777" w:rsidTr="00F55A32">
        <w:trPr>
          <w:trHeight w:val="113"/>
        </w:trPr>
        <w:tc>
          <w:tcPr>
            <w:tcW w:w="1134" w:type="dxa"/>
            <w:vMerge/>
          </w:tcPr>
          <w:p w14:paraId="0F77CD0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201CE8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5BE47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5936A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935C3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5B43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FCD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84C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65 </w:t>
            </w:r>
          </w:p>
        </w:tc>
      </w:tr>
      <w:tr w:rsidR="00D80D49" w:rsidRPr="00175EED" w14:paraId="29065936" w14:textId="77777777" w:rsidTr="00F55A32">
        <w:trPr>
          <w:trHeight w:val="113"/>
        </w:trPr>
        <w:tc>
          <w:tcPr>
            <w:tcW w:w="1134" w:type="dxa"/>
            <w:vMerge/>
          </w:tcPr>
          <w:p w14:paraId="553DE38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24E0BF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2E6B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E027F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4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69BC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05D5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94B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3309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0 </w:t>
            </w:r>
          </w:p>
        </w:tc>
      </w:tr>
      <w:tr w:rsidR="00D80D49" w:rsidRPr="00175EED" w14:paraId="2DFBCC56" w14:textId="77777777" w:rsidTr="00F55A32">
        <w:trPr>
          <w:trHeight w:val="113"/>
        </w:trPr>
        <w:tc>
          <w:tcPr>
            <w:tcW w:w="1134" w:type="dxa"/>
            <w:vMerge/>
          </w:tcPr>
          <w:p w14:paraId="739924A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520628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FB31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37985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DAE5B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A8CB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54B6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9AE9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0 </w:t>
            </w:r>
          </w:p>
        </w:tc>
      </w:tr>
      <w:tr w:rsidR="00D80D49" w:rsidRPr="00175EED" w14:paraId="54A84BB5" w14:textId="77777777" w:rsidTr="00F55A32">
        <w:trPr>
          <w:trHeight w:val="113"/>
        </w:trPr>
        <w:tc>
          <w:tcPr>
            <w:tcW w:w="1134" w:type="dxa"/>
            <w:vMerge/>
          </w:tcPr>
          <w:p w14:paraId="2FDAC2A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669E30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379D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930C5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4C74C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847E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BA52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B14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2 </w:t>
            </w:r>
          </w:p>
        </w:tc>
      </w:tr>
      <w:tr w:rsidR="00D80D49" w:rsidRPr="00175EED" w14:paraId="573AB4CF" w14:textId="77777777" w:rsidTr="00F55A32">
        <w:trPr>
          <w:trHeight w:val="113"/>
        </w:trPr>
        <w:tc>
          <w:tcPr>
            <w:tcW w:w="1134" w:type="dxa"/>
            <w:vMerge/>
          </w:tcPr>
          <w:p w14:paraId="576D537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828E27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84B2F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15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D28F5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D2B05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3AD0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0F06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489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4 </w:t>
            </w:r>
          </w:p>
        </w:tc>
      </w:tr>
      <w:tr w:rsidR="00D80D49" w:rsidRPr="00175EED" w14:paraId="16B59C6F" w14:textId="77777777" w:rsidTr="00F55A32">
        <w:trPr>
          <w:trHeight w:val="113"/>
        </w:trPr>
        <w:tc>
          <w:tcPr>
            <w:tcW w:w="1134" w:type="dxa"/>
            <w:vMerge/>
          </w:tcPr>
          <w:p w14:paraId="02374F7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EF0D2D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53B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1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5B73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92F6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CBC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B7C1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352AB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7 </w:t>
            </w:r>
          </w:p>
        </w:tc>
      </w:tr>
      <w:tr w:rsidR="00D80D49" w:rsidRPr="00175EED" w14:paraId="7B24C878" w14:textId="77777777" w:rsidTr="00F55A32">
        <w:trPr>
          <w:trHeight w:val="113"/>
        </w:trPr>
        <w:tc>
          <w:tcPr>
            <w:tcW w:w="1134" w:type="dxa"/>
            <w:vMerge/>
          </w:tcPr>
          <w:p w14:paraId="503F06E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CF85E5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870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0CBA6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5777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2F16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4CFC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385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43 </w:t>
            </w:r>
          </w:p>
        </w:tc>
      </w:tr>
      <w:tr w:rsidR="00D80D49" w:rsidRPr="00175EED" w14:paraId="149FB0D8" w14:textId="77777777" w:rsidTr="00F55A32">
        <w:trPr>
          <w:trHeight w:val="113"/>
        </w:trPr>
        <w:tc>
          <w:tcPr>
            <w:tcW w:w="1134" w:type="dxa"/>
            <w:vMerge/>
          </w:tcPr>
          <w:p w14:paraId="4D2BA7F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ED8939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3CDC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AC3D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D7893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B6C2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E7C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F753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3 </w:t>
            </w:r>
          </w:p>
        </w:tc>
      </w:tr>
      <w:tr w:rsidR="00D80D49" w:rsidRPr="00175EED" w14:paraId="650D3BA4" w14:textId="77777777" w:rsidTr="00F55A32">
        <w:trPr>
          <w:trHeight w:val="113"/>
        </w:trPr>
        <w:tc>
          <w:tcPr>
            <w:tcW w:w="1134" w:type="dxa"/>
            <w:vMerge/>
          </w:tcPr>
          <w:p w14:paraId="4D50125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3DCF64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E053F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00F1B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46811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2B6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8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23AB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3096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2 </w:t>
            </w:r>
          </w:p>
        </w:tc>
      </w:tr>
      <w:tr w:rsidR="00D80D49" w:rsidRPr="00175EED" w14:paraId="1C8B0B38" w14:textId="77777777" w:rsidTr="00F55A32">
        <w:trPr>
          <w:trHeight w:val="113"/>
        </w:trPr>
        <w:tc>
          <w:tcPr>
            <w:tcW w:w="1134" w:type="dxa"/>
            <w:vMerge/>
          </w:tcPr>
          <w:p w14:paraId="47B5E06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76E1FB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C288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EBBC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A8E59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D721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F46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9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F1F9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5 </w:t>
            </w:r>
          </w:p>
        </w:tc>
      </w:tr>
      <w:tr w:rsidR="00D80D49" w:rsidRPr="00175EED" w14:paraId="7DF91029" w14:textId="77777777" w:rsidTr="00F55A32">
        <w:trPr>
          <w:trHeight w:val="113"/>
        </w:trPr>
        <w:tc>
          <w:tcPr>
            <w:tcW w:w="1134" w:type="dxa"/>
            <w:vMerge/>
          </w:tcPr>
          <w:p w14:paraId="1D3A1B6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939A01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EBD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68DA1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82BFA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0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F3EB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6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5AC2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B0EF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7 </w:t>
            </w:r>
          </w:p>
        </w:tc>
      </w:tr>
      <w:tr w:rsidR="00D80D49" w:rsidRPr="00175EED" w14:paraId="7D99FED4" w14:textId="77777777" w:rsidTr="00F55A32">
        <w:trPr>
          <w:trHeight w:val="113"/>
        </w:trPr>
        <w:tc>
          <w:tcPr>
            <w:tcW w:w="1134" w:type="dxa"/>
            <w:vMerge/>
          </w:tcPr>
          <w:p w14:paraId="56EDE23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F0C326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715E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11040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D486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807E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3041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035B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80 </w:t>
            </w:r>
          </w:p>
        </w:tc>
      </w:tr>
      <w:tr w:rsidR="00D80D49" w:rsidRPr="00175EED" w14:paraId="768F5F52" w14:textId="77777777" w:rsidTr="00F55A32">
        <w:trPr>
          <w:trHeight w:val="113"/>
        </w:trPr>
        <w:tc>
          <w:tcPr>
            <w:tcW w:w="1134" w:type="dxa"/>
            <w:vMerge/>
          </w:tcPr>
          <w:p w14:paraId="17D1F83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D2B15F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F583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20A1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099FE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7ED2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6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0FC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0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5627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8 </w:t>
            </w:r>
          </w:p>
        </w:tc>
      </w:tr>
      <w:tr w:rsidR="00D80D49" w:rsidRPr="00175EED" w14:paraId="0624077B" w14:textId="77777777" w:rsidTr="00F55A32">
        <w:trPr>
          <w:trHeight w:val="113"/>
        </w:trPr>
        <w:tc>
          <w:tcPr>
            <w:tcW w:w="1134" w:type="dxa"/>
            <w:vMerge/>
          </w:tcPr>
          <w:p w14:paraId="7548C2C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3660F9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1A51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D85AC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1E2C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FA03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01461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B262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6 </w:t>
            </w:r>
          </w:p>
        </w:tc>
      </w:tr>
      <w:tr w:rsidR="00D80D49" w:rsidRPr="00175EED" w14:paraId="6A410B5C" w14:textId="77777777" w:rsidTr="00F55A32">
        <w:trPr>
          <w:trHeight w:val="113"/>
        </w:trPr>
        <w:tc>
          <w:tcPr>
            <w:tcW w:w="1134" w:type="dxa"/>
            <w:vMerge/>
          </w:tcPr>
          <w:p w14:paraId="2F3FB49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9FF62C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7CBA3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9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01A97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CF75B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33FD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5505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89B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0 </w:t>
            </w:r>
          </w:p>
        </w:tc>
      </w:tr>
      <w:tr w:rsidR="00D80D49" w:rsidRPr="00175EED" w14:paraId="2A4EEF58" w14:textId="77777777" w:rsidTr="00F55A32">
        <w:trPr>
          <w:trHeight w:val="113"/>
        </w:trPr>
        <w:tc>
          <w:tcPr>
            <w:tcW w:w="1134" w:type="dxa"/>
            <w:vMerge w:val="restart"/>
          </w:tcPr>
          <w:p w14:paraId="5C5DB59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f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 xml:space="preserve">-order </w:t>
            </w:r>
            <w:proofErr w:type="spellStart"/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gradient_</w:t>
            </w: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Right</w:t>
            </w:r>
            <w:proofErr w:type="spellEnd"/>
          </w:p>
        </w:tc>
        <w:tc>
          <w:tcPr>
            <w:tcW w:w="851" w:type="dxa"/>
          </w:tcPr>
          <w:p w14:paraId="120C54A6" w14:textId="3D80CAC1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18224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E7933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07C9C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38EB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6AC4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92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C7A5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42 </w:t>
            </w:r>
          </w:p>
        </w:tc>
      </w:tr>
      <w:tr w:rsidR="00D80D49" w:rsidRPr="00175EED" w14:paraId="11E5150A" w14:textId="77777777" w:rsidTr="00F55A32">
        <w:trPr>
          <w:trHeight w:val="113"/>
        </w:trPr>
        <w:tc>
          <w:tcPr>
            <w:tcW w:w="1134" w:type="dxa"/>
            <w:vMerge/>
          </w:tcPr>
          <w:p w14:paraId="3140C73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D27E81F" w14:textId="4AD2C041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009D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13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B6093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8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8D92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1.07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71F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67BD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A0B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2 </w:t>
            </w:r>
          </w:p>
        </w:tc>
      </w:tr>
      <w:tr w:rsidR="00D80D49" w:rsidRPr="00175EED" w14:paraId="4558BC33" w14:textId="77777777" w:rsidTr="00F55A32">
        <w:trPr>
          <w:trHeight w:val="113"/>
        </w:trPr>
        <w:tc>
          <w:tcPr>
            <w:tcW w:w="1134" w:type="dxa"/>
            <w:vMerge/>
          </w:tcPr>
          <w:p w14:paraId="1C64DC3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646079E0" w14:textId="45F84ED4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06F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5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2116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5799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51CD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F8FA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9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72B6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1 </w:t>
            </w:r>
          </w:p>
        </w:tc>
      </w:tr>
      <w:tr w:rsidR="00D80D49" w:rsidRPr="00175EED" w14:paraId="1CC1B6C1" w14:textId="77777777" w:rsidTr="00F55A32">
        <w:trPr>
          <w:trHeight w:val="113"/>
        </w:trPr>
        <w:tc>
          <w:tcPr>
            <w:tcW w:w="1134" w:type="dxa"/>
            <w:vMerge/>
          </w:tcPr>
          <w:p w14:paraId="7838C9B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59E795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A304E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0187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B855F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5D2E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0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96F7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3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5155E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22 </w:t>
            </w:r>
          </w:p>
        </w:tc>
      </w:tr>
      <w:tr w:rsidR="00D80D49" w:rsidRPr="00175EED" w14:paraId="01FBA167" w14:textId="77777777" w:rsidTr="00F55A32">
        <w:trPr>
          <w:trHeight w:val="113"/>
        </w:trPr>
        <w:tc>
          <w:tcPr>
            <w:tcW w:w="1134" w:type="dxa"/>
            <w:vMerge/>
          </w:tcPr>
          <w:p w14:paraId="4E8CCA7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A40854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4608A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9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C5CA6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99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F38B7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3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951B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2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056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38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B42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91 </w:t>
            </w:r>
          </w:p>
        </w:tc>
      </w:tr>
      <w:tr w:rsidR="00D80D49" w:rsidRPr="00175EED" w14:paraId="0BD3877B" w14:textId="77777777" w:rsidTr="00F55A32">
        <w:trPr>
          <w:trHeight w:val="113"/>
        </w:trPr>
        <w:tc>
          <w:tcPr>
            <w:tcW w:w="1134" w:type="dxa"/>
            <w:vMerge/>
          </w:tcPr>
          <w:p w14:paraId="2D6B919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12BCDE9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B33E8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26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73E4A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17489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96B2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9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F9E6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C2E2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6 </w:t>
            </w:r>
          </w:p>
        </w:tc>
      </w:tr>
      <w:tr w:rsidR="00D80D49" w:rsidRPr="00175EED" w14:paraId="40EB9CB2" w14:textId="77777777" w:rsidTr="00F55A32">
        <w:trPr>
          <w:trHeight w:val="113"/>
        </w:trPr>
        <w:tc>
          <w:tcPr>
            <w:tcW w:w="1134" w:type="dxa"/>
            <w:vMerge/>
          </w:tcPr>
          <w:p w14:paraId="4D01301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19E6A8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6968C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68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65D4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967BA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1F1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5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E712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830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2 </w:t>
            </w:r>
          </w:p>
        </w:tc>
      </w:tr>
      <w:tr w:rsidR="00D80D49" w:rsidRPr="00175EED" w14:paraId="06835B01" w14:textId="77777777" w:rsidTr="00F55A32">
        <w:trPr>
          <w:trHeight w:val="113"/>
        </w:trPr>
        <w:tc>
          <w:tcPr>
            <w:tcW w:w="1134" w:type="dxa"/>
            <w:vMerge/>
          </w:tcPr>
          <w:p w14:paraId="29E7232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33C0B0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80A59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0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CC68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39FA5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80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6DE9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4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6E7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77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FA7C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6 </w:t>
            </w:r>
          </w:p>
        </w:tc>
      </w:tr>
      <w:tr w:rsidR="00D80D49" w:rsidRPr="00175EED" w14:paraId="692E804B" w14:textId="77777777" w:rsidTr="00F55A32">
        <w:trPr>
          <w:trHeight w:val="113"/>
        </w:trPr>
        <w:tc>
          <w:tcPr>
            <w:tcW w:w="1134" w:type="dxa"/>
            <w:vMerge/>
          </w:tcPr>
          <w:p w14:paraId="7846D85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0E6EE3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4E18E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79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1D92E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4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9AA5D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8890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E020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25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F8A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6 </w:t>
            </w:r>
          </w:p>
        </w:tc>
      </w:tr>
      <w:tr w:rsidR="00D80D49" w:rsidRPr="00175EED" w14:paraId="0FB88D31" w14:textId="77777777" w:rsidTr="00F55A32">
        <w:trPr>
          <w:trHeight w:val="113"/>
        </w:trPr>
        <w:tc>
          <w:tcPr>
            <w:tcW w:w="1134" w:type="dxa"/>
            <w:vMerge/>
          </w:tcPr>
          <w:p w14:paraId="37FCB8C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754A7E7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28DF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7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C5A5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D2F59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4022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5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3BF1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11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72AF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41 </w:t>
            </w:r>
          </w:p>
        </w:tc>
      </w:tr>
      <w:tr w:rsidR="00D80D49" w:rsidRPr="00175EED" w14:paraId="32EEB0DF" w14:textId="77777777" w:rsidTr="00F55A32">
        <w:trPr>
          <w:trHeight w:val="113"/>
        </w:trPr>
        <w:tc>
          <w:tcPr>
            <w:tcW w:w="1134" w:type="dxa"/>
            <w:vMerge/>
          </w:tcPr>
          <w:p w14:paraId="360D58A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390F064A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7115E2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1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1402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3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E6720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8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1654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78D5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10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62B0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83 </w:t>
            </w:r>
          </w:p>
        </w:tc>
      </w:tr>
      <w:tr w:rsidR="00D80D49" w:rsidRPr="00175EED" w14:paraId="08C82DBF" w14:textId="77777777" w:rsidTr="00F55A32">
        <w:trPr>
          <w:trHeight w:val="113"/>
        </w:trPr>
        <w:tc>
          <w:tcPr>
            <w:tcW w:w="1134" w:type="dxa"/>
            <w:vMerge/>
          </w:tcPr>
          <w:p w14:paraId="0A042D5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D4CEDC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BA0F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7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6B3F9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7309C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4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AD82F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0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442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3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83CF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393 </w:t>
            </w:r>
          </w:p>
        </w:tc>
      </w:tr>
      <w:tr w:rsidR="00D80D49" w:rsidRPr="00175EED" w14:paraId="05358A13" w14:textId="77777777" w:rsidTr="00F55A32">
        <w:trPr>
          <w:trHeight w:val="113"/>
        </w:trPr>
        <w:tc>
          <w:tcPr>
            <w:tcW w:w="1134" w:type="dxa"/>
            <w:vMerge/>
          </w:tcPr>
          <w:p w14:paraId="028FB3A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DEC018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02AB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0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67EB0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7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AF7F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3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6877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5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75EE3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FD39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2 </w:t>
            </w:r>
          </w:p>
        </w:tc>
      </w:tr>
      <w:tr w:rsidR="00D80D49" w:rsidRPr="00175EED" w14:paraId="21F9AA11" w14:textId="77777777" w:rsidTr="00F55A32">
        <w:trPr>
          <w:trHeight w:val="113"/>
        </w:trPr>
        <w:tc>
          <w:tcPr>
            <w:tcW w:w="1134" w:type="dxa"/>
            <w:vMerge/>
          </w:tcPr>
          <w:p w14:paraId="71FEBE2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54D2B9A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288DB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4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2583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8FE810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2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687B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6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1C33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89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AC3E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86 </w:t>
            </w:r>
          </w:p>
        </w:tc>
      </w:tr>
      <w:tr w:rsidR="00D80D49" w:rsidRPr="00175EED" w14:paraId="2FDB7F9A" w14:textId="77777777" w:rsidTr="00F55A32">
        <w:trPr>
          <w:trHeight w:val="113"/>
        </w:trPr>
        <w:tc>
          <w:tcPr>
            <w:tcW w:w="1134" w:type="dxa"/>
            <w:vMerge/>
          </w:tcPr>
          <w:p w14:paraId="01FE166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0BAE718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45B7B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42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A59B0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63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38FE8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06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9A0F1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008D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56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08217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52 </w:t>
            </w:r>
          </w:p>
        </w:tc>
      </w:tr>
      <w:tr w:rsidR="00D80D49" w:rsidRPr="00175EED" w14:paraId="1C144142" w14:textId="77777777" w:rsidTr="00F55A32">
        <w:trPr>
          <w:trHeight w:val="113"/>
        </w:trPr>
        <w:tc>
          <w:tcPr>
            <w:tcW w:w="1134" w:type="dxa"/>
            <w:vMerge/>
          </w:tcPr>
          <w:p w14:paraId="12BB093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2C5D6DC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858B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33 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80F30C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9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F8E98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71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3B58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5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82C46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634 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75BAA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029 </w:t>
            </w:r>
          </w:p>
        </w:tc>
      </w:tr>
      <w:tr w:rsidR="00D80D49" w:rsidRPr="00175EED" w14:paraId="69DDE1D3" w14:textId="77777777" w:rsidTr="00F55A32">
        <w:trPr>
          <w:trHeight w:val="113"/>
        </w:trPr>
        <w:tc>
          <w:tcPr>
            <w:tcW w:w="1134" w:type="dxa"/>
            <w:vMerge/>
          </w:tcPr>
          <w:p w14:paraId="501832C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</w:tcPr>
          <w:p w14:paraId="4B61DAA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06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40E465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7 </w:t>
            </w:r>
          </w:p>
        </w:tc>
        <w:tc>
          <w:tcPr>
            <w:tcW w:w="106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2ADFD6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26 </w:t>
            </w:r>
          </w:p>
        </w:tc>
        <w:tc>
          <w:tcPr>
            <w:tcW w:w="106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7DF4B4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51 </w:t>
            </w:r>
          </w:p>
        </w:tc>
        <w:tc>
          <w:tcPr>
            <w:tcW w:w="1064" w:type="dxa"/>
            <w:tcBorders>
              <w:top w:val="nil"/>
              <w:left w:val="nil"/>
              <w:right w:val="nil"/>
            </w:tcBorders>
            <w:vAlign w:val="center"/>
          </w:tcPr>
          <w:p w14:paraId="2C57F475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1 </w:t>
            </w:r>
          </w:p>
        </w:tc>
        <w:tc>
          <w:tcPr>
            <w:tcW w:w="1064" w:type="dxa"/>
            <w:tcBorders>
              <w:top w:val="nil"/>
              <w:left w:val="nil"/>
              <w:right w:val="nil"/>
            </w:tcBorders>
            <w:vAlign w:val="center"/>
          </w:tcPr>
          <w:p w14:paraId="4549E42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485 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  <w:vAlign w:val="center"/>
          </w:tcPr>
          <w:p w14:paraId="3EC36A9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10 </w:t>
            </w:r>
          </w:p>
        </w:tc>
      </w:tr>
      <w:tr w:rsidR="00D80D49" w:rsidRPr="00175EED" w14:paraId="2ABE8553" w14:textId="77777777" w:rsidTr="00F55A32">
        <w:trPr>
          <w:trHeight w:val="113"/>
        </w:trPr>
        <w:tc>
          <w:tcPr>
            <w:tcW w:w="1134" w:type="dxa"/>
            <w:vMerge/>
            <w:tcBorders>
              <w:bottom w:val="single" w:sz="18" w:space="0" w:color="auto"/>
            </w:tcBorders>
          </w:tcPr>
          <w:p w14:paraId="002D3ED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51" w:type="dxa"/>
            <w:tcBorders>
              <w:bottom w:val="single" w:sz="18" w:space="0" w:color="auto"/>
            </w:tcBorders>
          </w:tcPr>
          <w:p w14:paraId="62D1444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06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14:paraId="11354724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87 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14:paraId="43F6EEC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576 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14:paraId="7333BCDB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718 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22E118F8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215 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30879BDD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02 </w:t>
            </w:r>
          </w:p>
        </w:tc>
        <w:tc>
          <w:tcPr>
            <w:tcW w:w="97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5D7348D9" w14:textId="77777777" w:rsidR="00D80D49" w:rsidRPr="00D06CE6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0.172 </w:t>
            </w:r>
          </w:p>
        </w:tc>
      </w:tr>
    </w:tbl>
    <w:p w14:paraId="6A0D887B" w14:textId="77777777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/>
          <w:sz w:val="16"/>
          <w:szCs w:val="16"/>
        </w:rPr>
        <w:t xml:space="preserve">* 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5, **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1.</w:t>
      </w:r>
    </w:p>
    <w:p w14:paraId="4787985B" w14:textId="77777777" w:rsidR="00D26C25" w:rsidRDefault="00D26C25" w:rsidP="00D80D49">
      <w:pPr>
        <w:rPr>
          <w:rFonts w:ascii="Arial" w:hAnsi="Arial" w:cs="Arial"/>
          <w:sz w:val="13"/>
          <w:szCs w:val="13"/>
        </w:rPr>
      </w:pPr>
    </w:p>
    <w:p w14:paraId="0D945C5C" w14:textId="77777777" w:rsidR="00D26C25" w:rsidRDefault="00D26C25" w:rsidP="00D80D49">
      <w:pPr>
        <w:rPr>
          <w:rFonts w:ascii="Arial" w:hAnsi="Arial" w:cs="Arial"/>
          <w:sz w:val="13"/>
          <w:szCs w:val="13"/>
        </w:rPr>
      </w:pPr>
    </w:p>
    <w:p w14:paraId="75DF3496" w14:textId="77777777" w:rsidR="002866F5" w:rsidRDefault="002866F5" w:rsidP="00D80D49">
      <w:pPr>
        <w:rPr>
          <w:rFonts w:ascii="Arial" w:hAnsi="Arial" w:cs="Arial"/>
          <w:sz w:val="13"/>
          <w:szCs w:val="13"/>
        </w:rPr>
      </w:pPr>
    </w:p>
    <w:p w14:paraId="17D489BC" w14:textId="37ECAC22" w:rsid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/>
          <w:b/>
          <w:bCs/>
          <w:sz w:val="22"/>
        </w:rPr>
        <w:t>Table S</w:t>
      </w:r>
      <w:r w:rsidR="00D26C25">
        <w:rPr>
          <w:rFonts w:ascii="Arial" w:hAnsi="Arial" w:cs="Arial" w:hint="eastAsia"/>
          <w:b/>
          <w:bCs/>
          <w:sz w:val="22"/>
        </w:rPr>
        <w:t>5</w:t>
      </w:r>
      <w:r w:rsidRPr="004675C5">
        <w:rPr>
          <w:rFonts w:ascii="Arial" w:hAnsi="Arial" w:cs="Arial"/>
          <w:sz w:val="22"/>
        </w:rPr>
        <w:t xml:space="preserve">. </w:t>
      </w:r>
      <w:r w:rsidRPr="004675C5">
        <w:rPr>
          <w:rFonts w:ascii="Arial" w:hAnsi="Arial" w:cs="Arial" w:hint="eastAsia"/>
          <w:sz w:val="22"/>
        </w:rPr>
        <w:t>Correlations coefficients between gradient and neurotransmitter layouts</w:t>
      </w:r>
      <w:r w:rsidRPr="004675C5">
        <w:rPr>
          <w:rFonts w:ascii="Arial" w:hAnsi="Arial" w:cs="Arial"/>
          <w:sz w:val="22"/>
        </w:rPr>
        <w:t xml:space="preserve"> </w:t>
      </w:r>
    </w:p>
    <w:p w14:paraId="785C3DEC" w14:textId="5C73FE58" w:rsidR="00D80D49" w:rsidRPr="004675C5" w:rsidRDefault="00D80D49" w:rsidP="004675C5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separately for patients and healthy controls in MIND-Set (data is from resting-state 1)</w:t>
      </w:r>
    </w:p>
    <w:tbl>
      <w:tblPr>
        <w:tblStyle w:val="1"/>
        <w:tblW w:w="83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1320"/>
        <w:gridCol w:w="1335"/>
        <w:gridCol w:w="1335"/>
        <w:gridCol w:w="1335"/>
        <w:gridCol w:w="1695"/>
      </w:tblGrid>
      <w:tr w:rsidR="00D80D49" w:rsidRPr="00175EED" w14:paraId="2DBFFAB7" w14:textId="77777777" w:rsidTr="002866F5">
        <w:trPr>
          <w:trHeight w:val="477"/>
        </w:trPr>
        <w:tc>
          <w:tcPr>
            <w:tcW w:w="1350" w:type="dxa"/>
            <w:tcBorders>
              <w:top w:val="single" w:sz="18" w:space="0" w:color="auto"/>
              <w:bottom w:val="single" w:sz="8" w:space="0" w:color="auto"/>
            </w:tcBorders>
          </w:tcPr>
          <w:p w14:paraId="05C06C4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</w:p>
        </w:tc>
        <w:tc>
          <w:tcPr>
            <w:tcW w:w="1320" w:type="dxa"/>
            <w:tcBorders>
              <w:top w:val="single" w:sz="18" w:space="0" w:color="auto"/>
              <w:bottom w:val="single" w:sz="8" w:space="0" w:color="auto"/>
            </w:tcBorders>
          </w:tcPr>
          <w:p w14:paraId="42063BE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</w:p>
        </w:tc>
        <w:tc>
          <w:tcPr>
            <w:tcW w:w="1335" w:type="dxa"/>
            <w:tcBorders>
              <w:top w:val="single" w:sz="18" w:space="0" w:color="auto"/>
              <w:bottom w:val="single" w:sz="8" w:space="0" w:color="auto"/>
            </w:tcBorders>
          </w:tcPr>
          <w:p w14:paraId="0434E68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</w:pPr>
            <w:proofErr w:type="spellStart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  <w:t>Patient_Left</w:t>
            </w:r>
            <w:proofErr w:type="spellEnd"/>
          </w:p>
        </w:tc>
        <w:tc>
          <w:tcPr>
            <w:tcW w:w="1335" w:type="dxa"/>
            <w:tcBorders>
              <w:top w:val="single" w:sz="18" w:space="0" w:color="auto"/>
              <w:bottom w:val="single" w:sz="8" w:space="0" w:color="auto"/>
            </w:tcBorders>
          </w:tcPr>
          <w:p w14:paraId="7C7CD28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 w:eastAsia="en-US"/>
              </w:rPr>
            </w:pPr>
            <w:proofErr w:type="spellStart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  <w:t>Patient_Right</w:t>
            </w:r>
            <w:proofErr w:type="spellEnd"/>
          </w:p>
        </w:tc>
        <w:tc>
          <w:tcPr>
            <w:tcW w:w="1335" w:type="dxa"/>
            <w:tcBorders>
              <w:top w:val="single" w:sz="18" w:space="0" w:color="auto"/>
              <w:bottom w:val="single" w:sz="8" w:space="0" w:color="auto"/>
            </w:tcBorders>
          </w:tcPr>
          <w:p w14:paraId="5BA5B78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 w:eastAsia="en-US"/>
              </w:rPr>
            </w:pPr>
            <w:proofErr w:type="spellStart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  <w:t>Healthy</w:t>
            </w:r>
            <w:proofErr w:type="spellEnd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  <w:t xml:space="preserve"> </w:t>
            </w:r>
            <w:proofErr w:type="spellStart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/>
              </w:rPr>
              <w:t>Control_Left</w:t>
            </w:r>
            <w:proofErr w:type="spellEnd"/>
          </w:p>
        </w:tc>
        <w:tc>
          <w:tcPr>
            <w:tcW w:w="1695" w:type="dxa"/>
            <w:tcBorders>
              <w:top w:val="single" w:sz="18" w:space="0" w:color="auto"/>
              <w:bottom w:val="single" w:sz="8" w:space="0" w:color="auto"/>
            </w:tcBorders>
          </w:tcPr>
          <w:p w14:paraId="7F7E5CE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en-GB"/>
              </w:rPr>
              <w:t xml:space="preserve">Healthy </w:t>
            </w:r>
            <w:proofErr w:type="spellStart"/>
            <w:r w:rsidRPr="003D644C">
              <w:rPr>
                <w:rFonts w:asciiTheme="minorBidi" w:eastAsia="SimSun" w:hAnsiTheme="minorBidi"/>
                <w:b/>
                <w:bCs/>
                <w:kern w:val="0"/>
                <w:sz w:val="15"/>
                <w:szCs w:val="15"/>
                <w:lang w:val="en-GB"/>
              </w:rPr>
              <w:t>Control_Right</w:t>
            </w:r>
            <w:proofErr w:type="spellEnd"/>
          </w:p>
        </w:tc>
      </w:tr>
      <w:tr w:rsidR="00D80D49" w:rsidRPr="00092525" w14:paraId="0ABAD78F" w14:textId="77777777" w:rsidTr="00F55A32">
        <w:trPr>
          <w:trHeight w:val="113"/>
        </w:trPr>
        <w:tc>
          <w:tcPr>
            <w:tcW w:w="1350" w:type="dxa"/>
            <w:vMerge w:val="restart"/>
            <w:tcBorders>
              <w:top w:val="single" w:sz="8" w:space="0" w:color="auto"/>
            </w:tcBorders>
          </w:tcPr>
          <w:p w14:paraId="390219D2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Zeroth-order gradient</w:t>
            </w:r>
          </w:p>
        </w:tc>
        <w:tc>
          <w:tcPr>
            <w:tcW w:w="1320" w:type="dxa"/>
            <w:tcBorders>
              <w:top w:val="single" w:sz="8" w:space="0" w:color="auto"/>
            </w:tcBorders>
          </w:tcPr>
          <w:p w14:paraId="20A550E0" w14:textId="4315DF37" w:rsidR="00D80D49" w:rsidRPr="003E1506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kern w:val="0"/>
                <w:sz w:val="15"/>
                <w:szCs w:val="15"/>
                <w:lang w:val="nl-NL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1C751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9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C4094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0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A3FB0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7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E1F68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74</w:t>
            </w:r>
          </w:p>
        </w:tc>
      </w:tr>
      <w:tr w:rsidR="00D80D49" w:rsidRPr="00175EED" w14:paraId="64D5125A" w14:textId="77777777" w:rsidTr="00F55A32">
        <w:trPr>
          <w:trHeight w:val="113"/>
        </w:trPr>
        <w:tc>
          <w:tcPr>
            <w:tcW w:w="1350" w:type="dxa"/>
            <w:vMerge/>
          </w:tcPr>
          <w:p w14:paraId="3CEC45DE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F4122F9" w14:textId="6409EDE8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E795A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7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660B4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2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CB7F2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DAE02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6</w:t>
            </w:r>
          </w:p>
        </w:tc>
      </w:tr>
      <w:tr w:rsidR="00D80D49" w:rsidRPr="00175EED" w14:paraId="152187F2" w14:textId="77777777" w:rsidTr="00F55A32">
        <w:trPr>
          <w:trHeight w:val="113"/>
        </w:trPr>
        <w:tc>
          <w:tcPr>
            <w:tcW w:w="1350" w:type="dxa"/>
            <w:vMerge/>
          </w:tcPr>
          <w:p w14:paraId="5D2DE1A8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436D780" w14:textId="0C9BF028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F631C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1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E1595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2C5C1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D55B6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6</w:t>
            </w:r>
          </w:p>
        </w:tc>
      </w:tr>
      <w:tr w:rsidR="00D80D49" w:rsidRPr="00175EED" w14:paraId="23008229" w14:textId="77777777" w:rsidTr="00F55A32">
        <w:trPr>
          <w:trHeight w:val="113"/>
        </w:trPr>
        <w:tc>
          <w:tcPr>
            <w:tcW w:w="1350" w:type="dxa"/>
            <w:vMerge/>
          </w:tcPr>
          <w:p w14:paraId="4269017E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16B098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5A4AB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F0A51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8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FB65E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8178B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68</w:t>
            </w:r>
          </w:p>
        </w:tc>
      </w:tr>
      <w:tr w:rsidR="00D80D49" w:rsidRPr="00175EED" w14:paraId="11934A9C" w14:textId="77777777" w:rsidTr="00F55A32">
        <w:trPr>
          <w:trHeight w:val="113"/>
        </w:trPr>
        <w:tc>
          <w:tcPr>
            <w:tcW w:w="1350" w:type="dxa"/>
            <w:vMerge/>
          </w:tcPr>
          <w:p w14:paraId="658E2088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882DFB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CE49C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9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F205C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D4881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75002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1</w:t>
            </w:r>
          </w:p>
        </w:tc>
      </w:tr>
      <w:tr w:rsidR="00D80D49" w:rsidRPr="00175EED" w14:paraId="117C3BB1" w14:textId="77777777" w:rsidTr="00F55A32">
        <w:trPr>
          <w:trHeight w:val="113"/>
        </w:trPr>
        <w:tc>
          <w:tcPr>
            <w:tcW w:w="1350" w:type="dxa"/>
            <w:vMerge/>
          </w:tcPr>
          <w:p w14:paraId="5AA1FADE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321F95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en-GB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66EDD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BE771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8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EC8DF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F354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8</w:t>
            </w:r>
          </w:p>
        </w:tc>
      </w:tr>
      <w:tr w:rsidR="00D80D49" w:rsidRPr="00175EED" w14:paraId="191D2F5B" w14:textId="77777777" w:rsidTr="00F55A32">
        <w:trPr>
          <w:trHeight w:val="113"/>
        </w:trPr>
        <w:tc>
          <w:tcPr>
            <w:tcW w:w="1350" w:type="dxa"/>
            <w:vMerge/>
          </w:tcPr>
          <w:p w14:paraId="660AA6AD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1A92F9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93672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8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EA39C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B89BD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5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3F07D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7</w:t>
            </w:r>
          </w:p>
        </w:tc>
      </w:tr>
      <w:tr w:rsidR="00D80D49" w:rsidRPr="00175EED" w14:paraId="3DFF32F0" w14:textId="77777777" w:rsidTr="00F55A32">
        <w:trPr>
          <w:trHeight w:val="113"/>
        </w:trPr>
        <w:tc>
          <w:tcPr>
            <w:tcW w:w="1350" w:type="dxa"/>
            <w:vMerge/>
          </w:tcPr>
          <w:p w14:paraId="0FAE84F6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52F8F1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91F26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0DFD7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C27FB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ABAC5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42</w:t>
            </w:r>
          </w:p>
        </w:tc>
      </w:tr>
      <w:tr w:rsidR="00D80D49" w:rsidRPr="00175EED" w14:paraId="7E90E1D6" w14:textId="77777777" w:rsidTr="00F55A32">
        <w:trPr>
          <w:trHeight w:val="113"/>
        </w:trPr>
        <w:tc>
          <w:tcPr>
            <w:tcW w:w="1350" w:type="dxa"/>
            <w:vMerge/>
          </w:tcPr>
          <w:p w14:paraId="0251F6FC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D7CD43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E57A4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0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90C6C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2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271AC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8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3B5DF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40</w:t>
            </w:r>
          </w:p>
        </w:tc>
      </w:tr>
      <w:tr w:rsidR="00D80D49" w:rsidRPr="00175EED" w14:paraId="400A7677" w14:textId="77777777" w:rsidTr="00F55A32">
        <w:trPr>
          <w:trHeight w:val="113"/>
        </w:trPr>
        <w:tc>
          <w:tcPr>
            <w:tcW w:w="1350" w:type="dxa"/>
            <w:vMerge/>
          </w:tcPr>
          <w:p w14:paraId="1734BA6B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CE04F1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473CB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6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F0E8A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9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1A6D5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2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E27E0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1</w:t>
            </w:r>
          </w:p>
        </w:tc>
      </w:tr>
      <w:tr w:rsidR="00D80D49" w:rsidRPr="00175EED" w14:paraId="4F5403CB" w14:textId="77777777" w:rsidTr="00F55A32">
        <w:trPr>
          <w:trHeight w:val="113"/>
        </w:trPr>
        <w:tc>
          <w:tcPr>
            <w:tcW w:w="1350" w:type="dxa"/>
            <w:vMerge/>
          </w:tcPr>
          <w:p w14:paraId="6C6F807B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0CA0D2F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val="nl-NL" w:eastAsia="en-US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C91C8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1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582AA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8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68362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7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F37EC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98</w:t>
            </w:r>
          </w:p>
        </w:tc>
      </w:tr>
      <w:tr w:rsidR="00D80D49" w:rsidRPr="00175EED" w14:paraId="1E0A2AB6" w14:textId="77777777" w:rsidTr="00F55A32">
        <w:trPr>
          <w:trHeight w:val="113"/>
        </w:trPr>
        <w:tc>
          <w:tcPr>
            <w:tcW w:w="1350" w:type="dxa"/>
            <w:vMerge/>
          </w:tcPr>
          <w:p w14:paraId="6522589D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1AE5F0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SimSun" w:hAnsi="Arial" w:cs="Arial"/>
                <w:b/>
                <w:bCs/>
                <w:kern w:val="0"/>
                <w:sz w:val="15"/>
                <w:szCs w:val="15"/>
                <w:lang w:eastAsia="en-US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80107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2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39FC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5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15A89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8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F1F9D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3</w:t>
            </w:r>
          </w:p>
        </w:tc>
      </w:tr>
      <w:tr w:rsidR="00D80D49" w:rsidRPr="00175EED" w14:paraId="5B116911" w14:textId="77777777" w:rsidTr="00F55A32">
        <w:trPr>
          <w:trHeight w:val="113"/>
        </w:trPr>
        <w:tc>
          <w:tcPr>
            <w:tcW w:w="1350" w:type="dxa"/>
            <w:vMerge/>
          </w:tcPr>
          <w:p w14:paraId="071542CA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5AFFB7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4F44B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5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0C390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F4E13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2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70D7B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11</w:t>
            </w:r>
          </w:p>
        </w:tc>
      </w:tr>
      <w:tr w:rsidR="00D80D49" w:rsidRPr="00175EED" w14:paraId="42DA2875" w14:textId="77777777" w:rsidTr="00F55A32">
        <w:trPr>
          <w:trHeight w:val="113"/>
        </w:trPr>
        <w:tc>
          <w:tcPr>
            <w:tcW w:w="1350" w:type="dxa"/>
            <w:vMerge/>
          </w:tcPr>
          <w:p w14:paraId="45F8913C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6BE87F6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6BFBF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AD138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7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D23C9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2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6B48F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72</w:t>
            </w:r>
          </w:p>
        </w:tc>
      </w:tr>
      <w:tr w:rsidR="00D80D49" w:rsidRPr="00175EED" w14:paraId="55ED584E" w14:textId="77777777" w:rsidTr="00F55A32">
        <w:trPr>
          <w:trHeight w:val="113"/>
        </w:trPr>
        <w:tc>
          <w:tcPr>
            <w:tcW w:w="1350" w:type="dxa"/>
            <w:vMerge/>
          </w:tcPr>
          <w:p w14:paraId="464EE15A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B28132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73E11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7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8EF6F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A6144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5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642BB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04</w:t>
            </w:r>
          </w:p>
        </w:tc>
      </w:tr>
      <w:tr w:rsidR="00D80D49" w:rsidRPr="00175EED" w14:paraId="3EDA1426" w14:textId="77777777" w:rsidTr="00F55A32">
        <w:trPr>
          <w:trHeight w:val="113"/>
        </w:trPr>
        <w:tc>
          <w:tcPr>
            <w:tcW w:w="1350" w:type="dxa"/>
            <w:vMerge/>
          </w:tcPr>
          <w:p w14:paraId="0D617FDB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072AE0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8B289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4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A1385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6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FB5BD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FE1E3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72</w:t>
            </w:r>
          </w:p>
        </w:tc>
      </w:tr>
      <w:tr w:rsidR="00D80D49" w:rsidRPr="00175EED" w14:paraId="38FDB920" w14:textId="77777777" w:rsidTr="00F55A32">
        <w:trPr>
          <w:trHeight w:val="113"/>
        </w:trPr>
        <w:tc>
          <w:tcPr>
            <w:tcW w:w="1350" w:type="dxa"/>
            <w:vMerge/>
          </w:tcPr>
          <w:p w14:paraId="4F43CC6C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706242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A69D2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E6B94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5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5DCA4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4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25F39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60</w:t>
            </w:r>
          </w:p>
        </w:tc>
      </w:tr>
      <w:tr w:rsidR="00D80D49" w:rsidRPr="00175EED" w14:paraId="183741EC" w14:textId="77777777" w:rsidTr="00F55A32">
        <w:trPr>
          <w:trHeight w:val="113"/>
        </w:trPr>
        <w:tc>
          <w:tcPr>
            <w:tcW w:w="1350" w:type="dxa"/>
            <w:vMerge/>
          </w:tcPr>
          <w:p w14:paraId="78B3C3FB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23727FB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99D84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A3AD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7FFC1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F6917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2</w:t>
            </w:r>
          </w:p>
        </w:tc>
      </w:tr>
      <w:tr w:rsidR="00D80D49" w:rsidRPr="00175EED" w14:paraId="05D1DAED" w14:textId="77777777" w:rsidTr="00F55A32">
        <w:trPr>
          <w:trHeight w:val="113"/>
        </w:trPr>
        <w:tc>
          <w:tcPr>
            <w:tcW w:w="1350" w:type="dxa"/>
            <w:vMerge w:val="restart"/>
          </w:tcPr>
          <w:p w14:paraId="1AE8BD59" w14:textId="77777777" w:rsidR="00D80D49" w:rsidRPr="00092525" w:rsidRDefault="00D80D49" w:rsidP="00F55A32">
            <w:pPr>
              <w:widowControl/>
              <w:spacing w:after="200" w:line="276" w:lineRule="auto"/>
              <w:jc w:val="center"/>
              <w:rPr>
                <w:rFonts w:ascii="Arial" w:eastAsia="DengXian" w:hAnsi="Arial" w:cs="Arial"/>
                <w:color w:val="000000"/>
                <w:kern w:val="0"/>
                <w:sz w:val="13"/>
                <w:szCs w:val="13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rst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-order grad</w:t>
            </w: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ient</w:t>
            </w:r>
          </w:p>
        </w:tc>
        <w:tc>
          <w:tcPr>
            <w:tcW w:w="1320" w:type="dxa"/>
          </w:tcPr>
          <w:p w14:paraId="6DB4C52A" w14:textId="47A9C978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FCC13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8C1BB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0F133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6019F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94</w:t>
            </w:r>
          </w:p>
        </w:tc>
      </w:tr>
      <w:tr w:rsidR="00D80D49" w:rsidRPr="00175EED" w14:paraId="36D0CBED" w14:textId="77777777" w:rsidTr="00F55A32">
        <w:trPr>
          <w:trHeight w:val="113"/>
        </w:trPr>
        <w:tc>
          <w:tcPr>
            <w:tcW w:w="1350" w:type="dxa"/>
            <w:vMerge/>
          </w:tcPr>
          <w:p w14:paraId="5EC86BA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9D77A74" w14:textId="40F1C249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818D3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2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13E92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9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E4330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0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86F77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47</w:t>
            </w:r>
          </w:p>
        </w:tc>
      </w:tr>
      <w:tr w:rsidR="00D80D49" w:rsidRPr="00175EED" w14:paraId="7740CAB4" w14:textId="77777777" w:rsidTr="00F55A32">
        <w:trPr>
          <w:trHeight w:val="113"/>
        </w:trPr>
        <w:tc>
          <w:tcPr>
            <w:tcW w:w="1350" w:type="dxa"/>
            <w:vMerge/>
          </w:tcPr>
          <w:p w14:paraId="032C1D5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E6D5436" w14:textId="50307DE3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4486C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F2F44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6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32BC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034A2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5</w:t>
            </w:r>
          </w:p>
        </w:tc>
      </w:tr>
      <w:tr w:rsidR="00D80D49" w:rsidRPr="00175EED" w14:paraId="311717F6" w14:textId="77777777" w:rsidTr="00F55A32">
        <w:trPr>
          <w:trHeight w:val="113"/>
        </w:trPr>
        <w:tc>
          <w:tcPr>
            <w:tcW w:w="1350" w:type="dxa"/>
            <w:vMerge/>
          </w:tcPr>
          <w:p w14:paraId="0BAD441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1119109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9DAD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12CFC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6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BA642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A0277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26</w:t>
            </w:r>
          </w:p>
        </w:tc>
      </w:tr>
      <w:tr w:rsidR="00D80D49" w:rsidRPr="00175EED" w14:paraId="09AF9172" w14:textId="77777777" w:rsidTr="00F55A32">
        <w:trPr>
          <w:trHeight w:val="113"/>
        </w:trPr>
        <w:tc>
          <w:tcPr>
            <w:tcW w:w="1350" w:type="dxa"/>
            <w:vMerge/>
          </w:tcPr>
          <w:p w14:paraId="5DFF0B6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1C64B8B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0E556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8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F07C2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D8F06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8AF39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6</w:t>
            </w:r>
          </w:p>
        </w:tc>
      </w:tr>
      <w:tr w:rsidR="00D80D49" w:rsidRPr="00175EED" w14:paraId="69B1FC87" w14:textId="77777777" w:rsidTr="00F55A32">
        <w:trPr>
          <w:trHeight w:val="113"/>
        </w:trPr>
        <w:tc>
          <w:tcPr>
            <w:tcW w:w="1350" w:type="dxa"/>
            <w:vMerge/>
          </w:tcPr>
          <w:p w14:paraId="2F6B6EA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77FAA0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AB518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62456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2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0CAF0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9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A42F2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3</w:t>
            </w:r>
          </w:p>
        </w:tc>
      </w:tr>
      <w:tr w:rsidR="00D80D49" w:rsidRPr="00175EED" w14:paraId="05F50B34" w14:textId="77777777" w:rsidTr="00F55A32">
        <w:trPr>
          <w:trHeight w:val="113"/>
        </w:trPr>
        <w:tc>
          <w:tcPr>
            <w:tcW w:w="1350" w:type="dxa"/>
            <w:vMerge/>
          </w:tcPr>
          <w:p w14:paraId="6C31AF9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929366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19CB0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8F177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0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854D5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F3B86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37</w:t>
            </w:r>
          </w:p>
        </w:tc>
      </w:tr>
      <w:tr w:rsidR="00D80D49" w:rsidRPr="00175EED" w14:paraId="66289055" w14:textId="77777777" w:rsidTr="00F55A32">
        <w:trPr>
          <w:trHeight w:val="113"/>
        </w:trPr>
        <w:tc>
          <w:tcPr>
            <w:tcW w:w="1350" w:type="dxa"/>
            <w:vMerge/>
          </w:tcPr>
          <w:p w14:paraId="24BB729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627637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1ED1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55013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1D554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5E6A8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70</w:t>
            </w:r>
          </w:p>
        </w:tc>
      </w:tr>
      <w:tr w:rsidR="00D80D49" w:rsidRPr="00175EED" w14:paraId="4D5A6977" w14:textId="77777777" w:rsidTr="00F55A32">
        <w:trPr>
          <w:trHeight w:val="113"/>
        </w:trPr>
        <w:tc>
          <w:tcPr>
            <w:tcW w:w="1350" w:type="dxa"/>
            <w:vMerge/>
          </w:tcPr>
          <w:p w14:paraId="3D35F2E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9B57D6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99F78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B98E4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92D40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6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DE471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5</w:t>
            </w:r>
          </w:p>
        </w:tc>
      </w:tr>
      <w:tr w:rsidR="00D80D49" w:rsidRPr="00175EED" w14:paraId="0BB83014" w14:textId="77777777" w:rsidTr="00F55A32">
        <w:trPr>
          <w:trHeight w:val="113"/>
        </w:trPr>
        <w:tc>
          <w:tcPr>
            <w:tcW w:w="1350" w:type="dxa"/>
            <w:vMerge/>
          </w:tcPr>
          <w:p w14:paraId="208CDCD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700D91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94BE3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4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5217A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7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631D9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7215B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35</w:t>
            </w:r>
          </w:p>
        </w:tc>
      </w:tr>
      <w:tr w:rsidR="00D80D49" w:rsidRPr="00175EED" w14:paraId="0FDD5978" w14:textId="77777777" w:rsidTr="00F55A32">
        <w:trPr>
          <w:trHeight w:val="113"/>
        </w:trPr>
        <w:tc>
          <w:tcPr>
            <w:tcW w:w="1350" w:type="dxa"/>
            <w:vMerge/>
          </w:tcPr>
          <w:p w14:paraId="341928E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4425A1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87051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1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DB09F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6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191A1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4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0A153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84</w:t>
            </w:r>
          </w:p>
        </w:tc>
      </w:tr>
      <w:tr w:rsidR="00D80D49" w:rsidRPr="00175EED" w14:paraId="725C5FD7" w14:textId="77777777" w:rsidTr="00F55A32">
        <w:trPr>
          <w:trHeight w:val="113"/>
        </w:trPr>
        <w:tc>
          <w:tcPr>
            <w:tcW w:w="1350" w:type="dxa"/>
            <w:vMerge/>
          </w:tcPr>
          <w:p w14:paraId="39BE0CB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AF9895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169A6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8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2F674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999ED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6EFFE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73</w:t>
            </w:r>
          </w:p>
        </w:tc>
      </w:tr>
      <w:tr w:rsidR="00D80D49" w:rsidRPr="00175EED" w14:paraId="7135086B" w14:textId="77777777" w:rsidTr="00F55A32">
        <w:trPr>
          <w:trHeight w:val="113"/>
        </w:trPr>
        <w:tc>
          <w:tcPr>
            <w:tcW w:w="1350" w:type="dxa"/>
            <w:vMerge/>
          </w:tcPr>
          <w:p w14:paraId="5CD59EE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0A3E286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A02C5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32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D1DF4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9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702A5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9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15539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14</w:t>
            </w:r>
          </w:p>
        </w:tc>
      </w:tr>
      <w:tr w:rsidR="00D80D49" w:rsidRPr="00175EED" w14:paraId="77AA37CB" w14:textId="77777777" w:rsidTr="00F55A32">
        <w:trPr>
          <w:trHeight w:val="113"/>
        </w:trPr>
        <w:tc>
          <w:tcPr>
            <w:tcW w:w="1350" w:type="dxa"/>
            <w:vMerge/>
          </w:tcPr>
          <w:p w14:paraId="1A90EA2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474C38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7EADB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DB603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0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06AE7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5FE39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40</w:t>
            </w:r>
          </w:p>
        </w:tc>
      </w:tr>
      <w:tr w:rsidR="00D80D49" w:rsidRPr="00175EED" w14:paraId="1C0753B2" w14:textId="77777777" w:rsidTr="00F55A32">
        <w:trPr>
          <w:trHeight w:val="113"/>
        </w:trPr>
        <w:tc>
          <w:tcPr>
            <w:tcW w:w="1350" w:type="dxa"/>
            <w:vMerge/>
          </w:tcPr>
          <w:p w14:paraId="582B6C3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14E280F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7A9CE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E16E6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56541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2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E5DAC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1</w:t>
            </w:r>
          </w:p>
        </w:tc>
      </w:tr>
      <w:tr w:rsidR="00D80D49" w:rsidRPr="00175EED" w14:paraId="531FB88B" w14:textId="77777777" w:rsidTr="00F55A32">
        <w:trPr>
          <w:trHeight w:val="113"/>
        </w:trPr>
        <w:tc>
          <w:tcPr>
            <w:tcW w:w="1350" w:type="dxa"/>
            <w:vMerge/>
          </w:tcPr>
          <w:p w14:paraId="6022A51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C250E0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97B06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9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57506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7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B4A2B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D20BE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4</w:t>
            </w:r>
          </w:p>
        </w:tc>
      </w:tr>
      <w:tr w:rsidR="00D80D49" w:rsidRPr="00175EED" w14:paraId="3BBE5A42" w14:textId="77777777" w:rsidTr="00F55A32">
        <w:trPr>
          <w:trHeight w:val="113"/>
        </w:trPr>
        <w:tc>
          <w:tcPr>
            <w:tcW w:w="1350" w:type="dxa"/>
            <w:vMerge/>
          </w:tcPr>
          <w:p w14:paraId="02F7909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E73313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332F6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35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AF0E2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1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BE2EA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3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0FAF2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45</w:t>
            </w:r>
          </w:p>
        </w:tc>
      </w:tr>
      <w:tr w:rsidR="00D80D49" w:rsidRPr="00175EED" w14:paraId="713EACCB" w14:textId="77777777" w:rsidTr="00F55A32">
        <w:trPr>
          <w:trHeight w:val="113"/>
        </w:trPr>
        <w:tc>
          <w:tcPr>
            <w:tcW w:w="1350" w:type="dxa"/>
            <w:vMerge/>
          </w:tcPr>
          <w:p w14:paraId="109964B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7BA09B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146D2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AC54A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8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392CB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75475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09</w:t>
            </w:r>
          </w:p>
        </w:tc>
      </w:tr>
      <w:tr w:rsidR="00D80D49" w:rsidRPr="00175EED" w14:paraId="4F1B6D16" w14:textId="77777777" w:rsidTr="00F55A32">
        <w:trPr>
          <w:trHeight w:val="113"/>
        </w:trPr>
        <w:tc>
          <w:tcPr>
            <w:tcW w:w="1350" w:type="dxa"/>
            <w:vMerge w:val="restart"/>
          </w:tcPr>
          <w:p w14:paraId="0C77DFE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Secon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-order gradient</w:t>
            </w:r>
          </w:p>
          <w:p w14:paraId="6DD694C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C16CF5D" w14:textId="1B7D9EB3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1E15C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9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372C5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AD01E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2F2E9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654</w:t>
            </w:r>
          </w:p>
        </w:tc>
      </w:tr>
      <w:tr w:rsidR="00D80D49" w:rsidRPr="00175EED" w14:paraId="57D2F3EB" w14:textId="77777777" w:rsidTr="00F55A32">
        <w:trPr>
          <w:trHeight w:val="113"/>
        </w:trPr>
        <w:tc>
          <w:tcPr>
            <w:tcW w:w="1350" w:type="dxa"/>
            <w:vMerge/>
          </w:tcPr>
          <w:p w14:paraId="6A34C61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05A09683" w14:textId="32BACF9D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BAC28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C4C16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3D687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7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DD45F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3</w:t>
            </w:r>
          </w:p>
        </w:tc>
      </w:tr>
      <w:tr w:rsidR="00D80D49" w:rsidRPr="00175EED" w14:paraId="25A24B10" w14:textId="77777777" w:rsidTr="00F55A32">
        <w:trPr>
          <w:trHeight w:val="113"/>
        </w:trPr>
        <w:tc>
          <w:tcPr>
            <w:tcW w:w="1350" w:type="dxa"/>
            <w:vMerge/>
          </w:tcPr>
          <w:p w14:paraId="52E4659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1F1B6A24" w14:textId="753D6F34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C3B7B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5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6B38F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4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74A3E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9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0EF2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0</w:t>
            </w:r>
          </w:p>
        </w:tc>
      </w:tr>
      <w:tr w:rsidR="00D80D49" w:rsidRPr="00175EED" w14:paraId="33E67F3E" w14:textId="77777777" w:rsidTr="00F55A32">
        <w:trPr>
          <w:trHeight w:val="113"/>
        </w:trPr>
        <w:tc>
          <w:tcPr>
            <w:tcW w:w="1350" w:type="dxa"/>
            <w:vMerge/>
          </w:tcPr>
          <w:p w14:paraId="5E2658C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00288FB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1E314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7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563E4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6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A0E45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64CBA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58</w:t>
            </w:r>
          </w:p>
        </w:tc>
      </w:tr>
      <w:tr w:rsidR="00D80D49" w:rsidRPr="00175EED" w14:paraId="0FD65D89" w14:textId="77777777" w:rsidTr="00F55A32">
        <w:trPr>
          <w:trHeight w:val="113"/>
        </w:trPr>
        <w:tc>
          <w:tcPr>
            <w:tcW w:w="1350" w:type="dxa"/>
            <w:vMerge/>
          </w:tcPr>
          <w:p w14:paraId="2CAC4DB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92EE17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8C669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48E9A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7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387EF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2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6C892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05</w:t>
            </w:r>
          </w:p>
        </w:tc>
      </w:tr>
      <w:tr w:rsidR="00D80D49" w:rsidRPr="00175EED" w14:paraId="65B64E9A" w14:textId="77777777" w:rsidTr="00F55A32">
        <w:trPr>
          <w:trHeight w:val="113"/>
        </w:trPr>
        <w:tc>
          <w:tcPr>
            <w:tcW w:w="1350" w:type="dxa"/>
            <w:vMerge/>
          </w:tcPr>
          <w:p w14:paraId="2DCF055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7A0DD49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A299B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502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EF3BE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3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D8BDB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467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>(FDR)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F3F2C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</w:tr>
      <w:tr w:rsidR="00D80D49" w:rsidRPr="00175EED" w14:paraId="1D4C239F" w14:textId="77777777" w:rsidTr="00F55A32">
        <w:trPr>
          <w:trHeight w:val="113"/>
        </w:trPr>
        <w:tc>
          <w:tcPr>
            <w:tcW w:w="1350" w:type="dxa"/>
            <w:vMerge/>
          </w:tcPr>
          <w:p w14:paraId="1DF269B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77CDC64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3B775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5F1D3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6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F0156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7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70FAA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53</w:t>
            </w:r>
          </w:p>
        </w:tc>
      </w:tr>
      <w:tr w:rsidR="00D80D49" w:rsidRPr="00175EED" w14:paraId="598BCBB6" w14:textId="77777777" w:rsidTr="00F55A32">
        <w:trPr>
          <w:trHeight w:val="113"/>
        </w:trPr>
        <w:tc>
          <w:tcPr>
            <w:tcW w:w="1350" w:type="dxa"/>
            <w:vMerge/>
          </w:tcPr>
          <w:p w14:paraId="0CFF4D8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94DE17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CED57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E0042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C48C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5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50B06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45</w:t>
            </w:r>
          </w:p>
        </w:tc>
      </w:tr>
      <w:tr w:rsidR="00D80D49" w:rsidRPr="00175EED" w14:paraId="7F96B050" w14:textId="77777777" w:rsidTr="00F55A32">
        <w:trPr>
          <w:trHeight w:val="113"/>
        </w:trPr>
        <w:tc>
          <w:tcPr>
            <w:tcW w:w="1350" w:type="dxa"/>
            <w:vMerge/>
          </w:tcPr>
          <w:p w14:paraId="6312E7B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7507F8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39E17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3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8AA61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2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1355E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2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D2DDE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26</w:t>
            </w:r>
          </w:p>
        </w:tc>
      </w:tr>
      <w:tr w:rsidR="00D80D49" w:rsidRPr="00175EED" w14:paraId="1279CD2E" w14:textId="77777777" w:rsidTr="00F55A32">
        <w:trPr>
          <w:trHeight w:val="113"/>
        </w:trPr>
        <w:tc>
          <w:tcPr>
            <w:tcW w:w="1350" w:type="dxa"/>
            <w:vMerge/>
          </w:tcPr>
          <w:p w14:paraId="52F6FA6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7F024E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C42DE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20A53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0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6E393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950F5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87</w:t>
            </w:r>
          </w:p>
        </w:tc>
      </w:tr>
      <w:tr w:rsidR="00D80D49" w:rsidRPr="00175EED" w14:paraId="7178F7A1" w14:textId="77777777" w:rsidTr="00F55A32">
        <w:trPr>
          <w:trHeight w:val="113"/>
        </w:trPr>
        <w:tc>
          <w:tcPr>
            <w:tcW w:w="1350" w:type="dxa"/>
            <w:vMerge/>
          </w:tcPr>
          <w:p w14:paraId="65C11202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ADCCEB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F2085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7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3783C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C6E7F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6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BCFE6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5</w:t>
            </w:r>
          </w:p>
        </w:tc>
      </w:tr>
      <w:tr w:rsidR="00D80D49" w:rsidRPr="00175EED" w14:paraId="48BB809C" w14:textId="77777777" w:rsidTr="00F55A32">
        <w:trPr>
          <w:trHeight w:val="113"/>
        </w:trPr>
        <w:tc>
          <w:tcPr>
            <w:tcW w:w="1350" w:type="dxa"/>
            <w:vMerge/>
          </w:tcPr>
          <w:p w14:paraId="48C0D47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8A4F37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1CE23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1F247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3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C76DF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D3143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53</w:t>
            </w:r>
          </w:p>
        </w:tc>
      </w:tr>
      <w:tr w:rsidR="00D80D49" w:rsidRPr="00175EED" w14:paraId="1ADEAD56" w14:textId="77777777" w:rsidTr="00F55A32">
        <w:trPr>
          <w:trHeight w:val="113"/>
        </w:trPr>
        <w:tc>
          <w:tcPr>
            <w:tcW w:w="1350" w:type="dxa"/>
            <w:vMerge/>
          </w:tcPr>
          <w:p w14:paraId="5C41B99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07A86D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92BE0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9175B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5E303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3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6CB16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4</w:t>
            </w:r>
          </w:p>
        </w:tc>
      </w:tr>
      <w:tr w:rsidR="00D80D49" w:rsidRPr="00175EED" w14:paraId="470DC281" w14:textId="77777777" w:rsidTr="00F55A32">
        <w:trPr>
          <w:trHeight w:val="113"/>
        </w:trPr>
        <w:tc>
          <w:tcPr>
            <w:tcW w:w="1350" w:type="dxa"/>
            <w:vMerge/>
          </w:tcPr>
          <w:p w14:paraId="6BAC8BD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57CA70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20396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9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47861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F0712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7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32D47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02</w:t>
            </w:r>
          </w:p>
        </w:tc>
      </w:tr>
      <w:tr w:rsidR="00D80D49" w:rsidRPr="00175EED" w14:paraId="43DCB99D" w14:textId="77777777" w:rsidTr="00F55A32">
        <w:trPr>
          <w:trHeight w:val="113"/>
        </w:trPr>
        <w:tc>
          <w:tcPr>
            <w:tcW w:w="1350" w:type="dxa"/>
            <w:vMerge/>
          </w:tcPr>
          <w:p w14:paraId="75EBB09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DE1A57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9654C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8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3FEC5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5B152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1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477EE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11</w:t>
            </w:r>
          </w:p>
        </w:tc>
      </w:tr>
      <w:tr w:rsidR="00D80D49" w:rsidRPr="00175EED" w14:paraId="0147AE37" w14:textId="77777777" w:rsidTr="00F55A32">
        <w:trPr>
          <w:trHeight w:val="113"/>
        </w:trPr>
        <w:tc>
          <w:tcPr>
            <w:tcW w:w="1350" w:type="dxa"/>
            <w:vMerge/>
          </w:tcPr>
          <w:p w14:paraId="05C9976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1C1017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61DF9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CA6D0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C59DF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496F8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1</w:t>
            </w:r>
          </w:p>
        </w:tc>
      </w:tr>
      <w:tr w:rsidR="00D80D49" w:rsidRPr="00175EED" w14:paraId="545450F3" w14:textId="77777777" w:rsidTr="00F55A32">
        <w:trPr>
          <w:trHeight w:val="113"/>
        </w:trPr>
        <w:tc>
          <w:tcPr>
            <w:tcW w:w="1350" w:type="dxa"/>
            <w:vMerge/>
          </w:tcPr>
          <w:p w14:paraId="35F31B3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A68FA4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55880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0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50240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2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83C05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1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76BD9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3</w:t>
            </w:r>
          </w:p>
        </w:tc>
      </w:tr>
      <w:tr w:rsidR="00D80D49" w:rsidRPr="00175EED" w14:paraId="2FDCC661" w14:textId="77777777" w:rsidTr="00F55A32">
        <w:trPr>
          <w:trHeight w:val="113"/>
        </w:trPr>
        <w:tc>
          <w:tcPr>
            <w:tcW w:w="1350" w:type="dxa"/>
            <w:vMerge/>
          </w:tcPr>
          <w:p w14:paraId="41B2673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742ED39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78388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1E33E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B9944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7A821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58</w:t>
            </w:r>
          </w:p>
        </w:tc>
      </w:tr>
      <w:tr w:rsidR="00D80D49" w:rsidRPr="00175EED" w14:paraId="05FE5F6F" w14:textId="77777777" w:rsidTr="00F55A32">
        <w:trPr>
          <w:trHeight w:val="113"/>
        </w:trPr>
        <w:tc>
          <w:tcPr>
            <w:tcW w:w="1350" w:type="dxa"/>
            <w:vMerge w:val="restart"/>
          </w:tcPr>
          <w:p w14:paraId="43B348E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Third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-order gradient</w:t>
            </w:r>
          </w:p>
          <w:p w14:paraId="5000EC0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E6BE37E" w14:textId="0E8F610B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034AE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959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5CD8C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925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F637B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874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*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C4625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264</w:t>
            </w:r>
          </w:p>
        </w:tc>
      </w:tr>
      <w:tr w:rsidR="00D80D49" w:rsidRPr="00175EED" w14:paraId="5D1EE5D6" w14:textId="77777777" w:rsidTr="00F55A32">
        <w:trPr>
          <w:trHeight w:val="113"/>
        </w:trPr>
        <w:tc>
          <w:tcPr>
            <w:tcW w:w="1350" w:type="dxa"/>
            <w:vMerge/>
          </w:tcPr>
          <w:p w14:paraId="0A9FCA0B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F16BBA0" w14:textId="0ACC3097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28A26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E9E7A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690D5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0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32BA3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87</w:t>
            </w:r>
          </w:p>
        </w:tc>
      </w:tr>
      <w:tr w:rsidR="00D80D49" w:rsidRPr="00175EED" w14:paraId="5E34493D" w14:textId="77777777" w:rsidTr="00F55A32">
        <w:trPr>
          <w:trHeight w:val="113"/>
        </w:trPr>
        <w:tc>
          <w:tcPr>
            <w:tcW w:w="1350" w:type="dxa"/>
            <w:vMerge/>
          </w:tcPr>
          <w:p w14:paraId="0564276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E473F2D" w14:textId="3FE11C9F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4F8F1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324FC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8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2B9C5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19E35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7</w:t>
            </w:r>
          </w:p>
        </w:tc>
      </w:tr>
      <w:tr w:rsidR="00D80D49" w:rsidRPr="00175EED" w14:paraId="5C38688F" w14:textId="77777777" w:rsidTr="00F55A32">
        <w:trPr>
          <w:trHeight w:val="113"/>
        </w:trPr>
        <w:tc>
          <w:tcPr>
            <w:tcW w:w="1350" w:type="dxa"/>
            <w:vMerge/>
          </w:tcPr>
          <w:p w14:paraId="16EA9CE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4192FBE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D7860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0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3E30C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1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E1576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6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E1A9B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37</w:t>
            </w:r>
          </w:p>
        </w:tc>
      </w:tr>
      <w:tr w:rsidR="00D80D49" w:rsidRPr="00175EED" w14:paraId="5CB4312B" w14:textId="77777777" w:rsidTr="00F55A32">
        <w:trPr>
          <w:trHeight w:val="113"/>
        </w:trPr>
        <w:tc>
          <w:tcPr>
            <w:tcW w:w="1350" w:type="dxa"/>
            <w:vMerge/>
          </w:tcPr>
          <w:p w14:paraId="7B100DB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1EA0DA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1B7FA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FE549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8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00BE3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9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8DF9C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40</w:t>
            </w:r>
          </w:p>
        </w:tc>
      </w:tr>
      <w:tr w:rsidR="00D80D49" w:rsidRPr="00175EED" w14:paraId="43F50D29" w14:textId="77777777" w:rsidTr="00F55A32">
        <w:trPr>
          <w:trHeight w:val="113"/>
        </w:trPr>
        <w:tc>
          <w:tcPr>
            <w:tcW w:w="1350" w:type="dxa"/>
            <w:vMerge/>
          </w:tcPr>
          <w:p w14:paraId="07CF192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F04176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01988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2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45B7B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A6535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D89C6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04</w:t>
            </w:r>
          </w:p>
        </w:tc>
      </w:tr>
      <w:tr w:rsidR="00D80D49" w:rsidRPr="00175EED" w14:paraId="4040244A" w14:textId="77777777" w:rsidTr="00F55A32">
        <w:trPr>
          <w:trHeight w:val="113"/>
        </w:trPr>
        <w:tc>
          <w:tcPr>
            <w:tcW w:w="1350" w:type="dxa"/>
            <w:vMerge/>
          </w:tcPr>
          <w:p w14:paraId="2B06AD6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A36CAD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0F869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721</w:t>
            </w:r>
            <w:r w:rsidRPr="00D06CE6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AA764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1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88DA4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560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  <w:r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>(FDR)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2A0CF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457</w:t>
            </w:r>
          </w:p>
        </w:tc>
      </w:tr>
      <w:tr w:rsidR="00D80D49" w:rsidRPr="00175EED" w14:paraId="5D35F597" w14:textId="77777777" w:rsidTr="00F55A32">
        <w:trPr>
          <w:trHeight w:val="113"/>
        </w:trPr>
        <w:tc>
          <w:tcPr>
            <w:tcW w:w="1350" w:type="dxa"/>
            <w:vMerge/>
          </w:tcPr>
          <w:p w14:paraId="77BD0C7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A93118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1571F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2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C0FFF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0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28A9A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006BD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2</w:t>
            </w:r>
          </w:p>
        </w:tc>
      </w:tr>
      <w:tr w:rsidR="00D80D49" w:rsidRPr="00175EED" w14:paraId="142457DD" w14:textId="77777777" w:rsidTr="00F55A32">
        <w:trPr>
          <w:trHeight w:val="113"/>
        </w:trPr>
        <w:tc>
          <w:tcPr>
            <w:tcW w:w="1350" w:type="dxa"/>
            <w:vMerge/>
          </w:tcPr>
          <w:p w14:paraId="7A1B7D9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0BAD0A1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696CF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1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866B0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C45B2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7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E909A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7</w:t>
            </w:r>
          </w:p>
        </w:tc>
      </w:tr>
      <w:tr w:rsidR="00D80D49" w:rsidRPr="00175EED" w14:paraId="3FB50B8D" w14:textId="77777777" w:rsidTr="00F55A32">
        <w:trPr>
          <w:trHeight w:val="113"/>
        </w:trPr>
        <w:tc>
          <w:tcPr>
            <w:tcW w:w="1350" w:type="dxa"/>
            <w:vMerge/>
          </w:tcPr>
          <w:p w14:paraId="514B671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4BDD05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EE794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1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AFE40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CA9ED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7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3CFCA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00</w:t>
            </w:r>
          </w:p>
        </w:tc>
      </w:tr>
      <w:tr w:rsidR="00D80D49" w:rsidRPr="00175EED" w14:paraId="3526DFBB" w14:textId="77777777" w:rsidTr="00F55A32">
        <w:trPr>
          <w:trHeight w:val="113"/>
        </w:trPr>
        <w:tc>
          <w:tcPr>
            <w:tcW w:w="1350" w:type="dxa"/>
            <w:vMerge/>
          </w:tcPr>
          <w:p w14:paraId="1F88F05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63785A4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2CEDA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A5E38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1787C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C13BF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3</w:t>
            </w:r>
          </w:p>
        </w:tc>
      </w:tr>
      <w:tr w:rsidR="00D80D49" w:rsidRPr="00175EED" w14:paraId="0EF8285C" w14:textId="77777777" w:rsidTr="00F55A32">
        <w:trPr>
          <w:trHeight w:val="113"/>
        </w:trPr>
        <w:tc>
          <w:tcPr>
            <w:tcW w:w="1350" w:type="dxa"/>
            <w:vMerge/>
          </w:tcPr>
          <w:p w14:paraId="2F61D0B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5690D6C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8C18B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4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9BD89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6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D15C6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1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D351D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98</w:t>
            </w:r>
          </w:p>
        </w:tc>
      </w:tr>
      <w:tr w:rsidR="00D80D49" w:rsidRPr="00175EED" w14:paraId="20DF6844" w14:textId="77777777" w:rsidTr="00F55A32">
        <w:trPr>
          <w:trHeight w:val="113"/>
        </w:trPr>
        <w:tc>
          <w:tcPr>
            <w:tcW w:w="1350" w:type="dxa"/>
            <w:vMerge/>
          </w:tcPr>
          <w:p w14:paraId="6131172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3531DA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A620C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44759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5F1E8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22B2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3</w:t>
            </w:r>
          </w:p>
        </w:tc>
      </w:tr>
      <w:tr w:rsidR="00D80D49" w:rsidRPr="00175EED" w14:paraId="4362F4FA" w14:textId="77777777" w:rsidTr="00F55A32">
        <w:trPr>
          <w:trHeight w:val="113"/>
        </w:trPr>
        <w:tc>
          <w:tcPr>
            <w:tcW w:w="1350" w:type="dxa"/>
            <w:vMerge/>
          </w:tcPr>
          <w:p w14:paraId="35AFC96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3CE3FF2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78045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4BB79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5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CE7C2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7E111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7</w:t>
            </w:r>
          </w:p>
        </w:tc>
      </w:tr>
      <w:tr w:rsidR="00D80D49" w:rsidRPr="00175EED" w14:paraId="40983137" w14:textId="77777777" w:rsidTr="00F55A32">
        <w:trPr>
          <w:trHeight w:val="113"/>
        </w:trPr>
        <w:tc>
          <w:tcPr>
            <w:tcW w:w="1350" w:type="dxa"/>
            <w:vMerge/>
          </w:tcPr>
          <w:p w14:paraId="465CEF3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7650F28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74388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AA2C1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5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6AA1B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CB7D7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15</w:t>
            </w:r>
          </w:p>
        </w:tc>
      </w:tr>
      <w:tr w:rsidR="00D80D49" w:rsidRPr="00175EED" w14:paraId="70476CAB" w14:textId="77777777" w:rsidTr="00F55A32">
        <w:trPr>
          <w:trHeight w:val="113"/>
        </w:trPr>
        <w:tc>
          <w:tcPr>
            <w:tcW w:w="1350" w:type="dxa"/>
            <w:vMerge/>
          </w:tcPr>
          <w:p w14:paraId="29A4EAA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6CB53E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5D833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80338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453AE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F2663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9</w:t>
            </w:r>
          </w:p>
        </w:tc>
      </w:tr>
      <w:tr w:rsidR="00D80D49" w:rsidRPr="00175EED" w14:paraId="294012EC" w14:textId="77777777" w:rsidTr="00F55A32">
        <w:trPr>
          <w:trHeight w:val="113"/>
        </w:trPr>
        <w:tc>
          <w:tcPr>
            <w:tcW w:w="1350" w:type="dxa"/>
            <w:vMerge/>
          </w:tcPr>
          <w:p w14:paraId="7F20DA8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2A6C310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A0C39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7D261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9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2C1CB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55C3A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42</w:t>
            </w:r>
          </w:p>
        </w:tc>
      </w:tr>
      <w:tr w:rsidR="00D80D49" w:rsidRPr="00175EED" w14:paraId="1DC5D926" w14:textId="77777777" w:rsidTr="00F55A32">
        <w:trPr>
          <w:trHeight w:val="113"/>
        </w:trPr>
        <w:tc>
          <w:tcPr>
            <w:tcW w:w="1350" w:type="dxa"/>
            <w:vMerge/>
          </w:tcPr>
          <w:p w14:paraId="1A22AA2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320" w:type="dxa"/>
          </w:tcPr>
          <w:p w14:paraId="3EE53E8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9D988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1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F0CC0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1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CF2A4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96303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494</w:t>
            </w:r>
          </w:p>
        </w:tc>
      </w:tr>
      <w:tr w:rsidR="00D80D49" w:rsidRPr="00175EED" w14:paraId="7CB8E398" w14:textId="77777777" w:rsidTr="00F55A32">
        <w:trPr>
          <w:trHeight w:val="113"/>
        </w:trPr>
        <w:tc>
          <w:tcPr>
            <w:tcW w:w="1350" w:type="dxa"/>
          </w:tcPr>
          <w:p w14:paraId="4A284EC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our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-order gradient</w:t>
            </w:r>
          </w:p>
        </w:tc>
        <w:tc>
          <w:tcPr>
            <w:tcW w:w="1320" w:type="dxa"/>
          </w:tcPr>
          <w:p w14:paraId="07644A66" w14:textId="39AFC6A3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86CD7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5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84769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C55E9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0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CA660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7</w:t>
            </w:r>
          </w:p>
        </w:tc>
      </w:tr>
      <w:tr w:rsidR="00D80D49" w:rsidRPr="00175EED" w14:paraId="214A2BBC" w14:textId="77777777" w:rsidTr="00F55A32">
        <w:trPr>
          <w:trHeight w:val="113"/>
        </w:trPr>
        <w:tc>
          <w:tcPr>
            <w:tcW w:w="1350" w:type="dxa"/>
          </w:tcPr>
          <w:p w14:paraId="5C00425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0FD0042" w14:textId="3F28C28D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FFADD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4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BD882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0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1CC84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4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3B7D7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6</w:t>
            </w:r>
          </w:p>
        </w:tc>
      </w:tr>
      <w:tr w:rsidR="00D80D49" w:rsidRPr="00175EED" w14:paraId="44A2CCFB" w14:textId="77777777" w:rsidTr="00F55A32">
        <w:trPr>
          <w:trHeight w:val="113"/>
        </w:trPr>
        <w:tc>
          <w:tcPr>
            <w:tcW w:w="1350" w:type="dxa"/>
          </w:tcPr>
          <w:p w14:paraId="357C806C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045780C3" w14:textId="281988E7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F35DE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6749E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3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8BFA7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147A3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30</w:t>
            </w:r>
          </w:p>
        </w:tc>
      </w:tr>
      <w:tr w:rsidR="00D80D49" w:rsidRPr="00175EED" w14:paraId="1F28314D" w14:textId="77777777" w:rsidTr="00F55A32">
        <w:trPr>
          <w:trHeight w:val="113"/>
        </w:trPr>
        <w:tc>
          <w:tcPr>
            <w:tcW w:w="1350" w:type="dxa"/>
          </w:tcPr>
          <w:p w14:paraId="349E8A0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1222E5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59C7B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1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4F326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4CCC5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471CC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4</w:t>
            </w:r>
          </w:p>
        </w:tc>
      </w:tr>
      <w:tr w:rsidR="00D80D49" w:rsidRPr="00175EED" w14:paraId="21C538B1" w14:textId="77777777" w:rsidTr="00F55A32">
        <w:trPr>
          <w:trHeight w:val="113"/>
        </w:trPr>
        <w:tc>
          <w:tcPr>
            <w:tcW w:w="1350" w:type="dxa"/>
          </w:tcPr>
          <w:p w14:paraId="63F80820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D5C937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91D58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BA919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5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6F072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71FB5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</w:tr>
      <w:tr w:rsidR="00D80D49" w:rsidRPr="00175EED" w14:paraId="092F5BA9" w14:textId="77777777" w:rsidTr="00F55A32">
        <w:trPr>
          <w:trHeight w:val="113"/>
        </w:trPr>
        <w:tc>
          <w:tcPr>
            <w:tcW w:w="1350" w:type="dxa"/>
          </w:tcPr>
          <w:p w14:paraId="261C953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1958B0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2F41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5AF5D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5162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6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7F140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20</w:t>
            </w:r>
          </w:p>
        </w:tc>
      </w:tr>
      <w:tr w:rsidR="00D80D49" w:rsidRPr="00175EED" w14:paraId="7248ED57" w14:textId="77777777" w:rsidTr="00F55A32">
        <w:trPr>
          <w:trHeight w:val="113"/>
        </w:trPr>
        <w:tc>
          <w:tcPr>
            <w:tcW w:w="1350" w:type="dxa"/>
          </w:tcPr>
          <w:p w14:paraId="78DC081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2C2EF57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C403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88FB6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20EAA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D6821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64</w:t>
            </w:r>
          </w:p>
        </w:tc>
      </w:tr>
      <w:tr w:rsidR="00D80D49" w:rsidRPr="00175EED" w14:paraId="77E4FF8E" w14:textId="77777777" w:rsidTr="00F55A32">
        <w:trPr>
          <w:trHeight w:val="113"/>
        </w:trPr>
        <w:tc>
          <w:tcPr>
            <w:tcW w:w="1350" w:type="dxa"/>
          </w:tcPr>
          <w:p w14:paraId="72C605A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1D4035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908CC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95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7476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EFCA7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16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3686F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41</w:t>
            </w:r>
          </w:p>
        </w:tc>
      </w:tr>
      <w:tr w:rsidR="00D80D49" w:rsidRPr="00175EED" w14:paraId="748EE796" w14:textId="77777777" w:rsidTr="00F55A32">
        <w:trPr>
          <w:trHeight w:val="113"/>
        </w:trPr>
        <w:tc>
          <w:tcPr>
            <w:tcW w:w="1350" w:type="dxa"/>
          </w:tcPr>
          <w:p w14:paraId="272CE98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01073B6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7EBF1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7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7521E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2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A1A23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DA237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17</w:t>
            </w:r>
          </w:p>
        </w:tc>
      </w:tr>
      <w:tr w:rsidR="00D80D49" w:rsidRPr="00175EED" w14:paraId="36A36A7F" w14:textId="77777777" w:rsidTr="00F55A32">
        <w:trPr>
          <w:trHeight w:val="113"/>
        </w:trPr>
        <w:tc>
          <w:tcPr>
            <w:tcW w:w="1350" w:type="dxa"/>
          </w:tcPr>
          <w:p w14:paraId="29576C8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9EAC3B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6333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9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B89E5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9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9E220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6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8B4A0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9</w:t>
            </w:r>
          </w:p>
        </w:tc>
      </w:tr>
      <w:tr w:rsidR="00D80D49" w:rsidRPr="00175EED" w14:paraId="55A5FB41" w14:textId="77777777" w:rsidTr="00F55A32">
        <w:trPr>
          <w:trHeight w:val="113"/>
        </w:trPr>
        <w:tc>
          <w:tcPr>
            <w:tcW w:w="1350" w:type="dxa"/>
          </w:tcPr>
          <w:p w14:paraId="36396B7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3DCB28F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BAFB3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0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44D3C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6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7CA4B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C73E1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7</w:t>
            </w:r>
          </w:p>
        </w:tc>
      </w:tr>
      <w:tr w:rsidR="00D80D49" w:rsidRPr="00175EED" w14:paraId="500AC3AC" w14:textId="77777777" w:rsidTr="00F55A32">
        <w:trPr>
          <w:trHeight w:val="113"/>
        </w:trPr>
        <w:tc>
          <w:tcPr>
            <w:tcW w:w="1350" w:type="dxa"/>
          </w:tcPr>
          <w:p w14:paraId="5BA4D30A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D410C1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797F9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205DE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C0556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1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98C6A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3</w:t>
            </w:r>
          </w:p>
        </w:tc>
      </w:tr>
      <w:tr w:rsidR="00D80D49" w:rsidRPr="00175EED" w14:paraId="64D26876" w14:textId="77777777" w:rsidTr="00F55A32">
        <w:trPr>
          <w:trHeight w:val="113"/>
        </w:trPr>
        <w:tc>
          <w:tcPr>
            <w:tcW w:w="1350" w:type="dxa"/>
          </w:tcPr>
          <w:p w14:paraId="48017BB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BF5153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3AEB9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7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6CE42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7AC13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53CC5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2</w:t>
            </w:r>
          </w:p>
        </w:tc>
      </w:tr>
      <w:tr w:rsidR="00D80D49" w:rsidRPr="00175EED" w14:paraId="73F2F1E7" w14:textId="77777777" w:rsidTr="00F55A32">
        <w:trPr>
          <w:trHeight w:val="113"/>
        </w:trPr>
        <w:tc>
          <w:tcPr>
            <w:tcW w:w="1350" w:type="dxa"/>
          </w:tcPr>
          <w:p w14:paraId="76FE6EAD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9E8CDB3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8006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7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A447F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70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6A5CD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5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78C38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37</w:t>
            </w:r>
          </w:p>
        </w:tc>
      </w:tr>
      <w:tr w:rsidR="00D80D49" w:rsidRPr="00175EED" w14:paraId="491AAFF2" w14:textId="77777777" w:rsidTr="00F55A32">
        <w:trPr>
          <w:trHeight w:val="113"/>
        </w:trPr>
        <w:tc>
          <w:tcPr>
            <w:tcW w:w="1350" w:type="dxa"/>
          </w:tcPr>
          <w:p w14:paraId="4A372A8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167170B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EBDBF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2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62337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8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5D914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5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9A64D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97</w:t>
            </w:r>
          </w:p>
        </w:tc>
      </w:tr>
      <w:tr w:rsidR="00D80D49" w:rsidRPr="00175EED" w14:paraId="5835CA51" w14:textId="77777777" w:rsidTr="00F55A32">
        <w:trPr>
          <w:trHeight w:val="113"/>
        </w:trPr>
        <w:tc>
          <w:tcPr>
            <w:tcW w:w="1350" w:type="dxa"/>
          </w:tcPr>
          <w:p w14:paraId="1FDCA0B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6E0E8975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BC4CC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4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DB6C0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1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CD1A2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8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71CF9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1.071</w:t>
            </w:r>
          </w:p>
        </w:tc>
      </w:tr>
      <w:tr w:rsidR="00D80D49" w:rsidRPr="00175EED" w14:paraId="7E6A23C9" w14:textId="77777777" w:rsidTr="00F55A32">
        <w:trPr>
          <w:trHeight w:val="113"/>
        </w:trPr>
        <w:tc>
          <w:tcPr>
            <w:tcW w:w="1350" w:type="dxa"/>
          </w:tcPr>
          <w:p w14:paraId="229F660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581939B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C8C7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976A2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9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D1286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089C8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92</w:t>
            </w:r>
          </w:p>
        </w:tc>
      </w:tr>
      <w:tr w:rsidR="00D80D49" w:rsidRPr="00175EED" w14:paraId="38B7CD65" w14:textId="77777777" w:rsidTr="00F55A32">
        <w:trPr>
          <w:trHeight w:val="113"/>
        </w:trPr>
        <w:tc>
          <w:tcPr>
            <w:tcW w:w="1350" w:type="dxa"/>
          </w:tcPr>
          <w:p w14:paraId="48EBC52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17F6B7F1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FB656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6EEE6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BBA26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3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51445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5</w:t>
            </w:r>
          </w:p>
        </w:tc>
      </w:tr>
      <w:tr w:rsidR="00D80D49" w:rsidRPr="00175EED" w14:paraId="4672F7C3" w14:textId="77777777" w:rsidTr="00F55A32">
        <w:trPr>
          <w:trHeight w:val="113"/>
        </w:trPr>
        <w:tc>
          <w:tcPr>
            <w:tcW w:w="1350" w:type="dxa"/>
          </w:tcPr>
          <w:p w14:paraId="7E4F64F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Fifth</w:t>
            </w:r>
            <w:r w:rsidRPr="00092525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13"/>
                <w:szCs w:val="13"/>
              </w:rPr>
              <w:t>-order gradient</w:t>
            </w:r>
          </w:p>
        </w:tc>
        <w:tc>
          <w:tcPr>
            <w:tcW w:w="1320" w:type="dxa"/>
          </w:tcPr>
          <w:p w14:paraId="46E170A9" w14:textId="49825533" w:rsidR="00D80D49" w:rsidRPr="003000B1" w:rsidRDefault="002C295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ABD2E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3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C66A5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0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E9781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8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B031C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18</w:t>
            </w:r>
          </w:p>
        </w:tc>
      </w:tr>
      <w:tr w:rsidR="00D80D49" w:rsidRPr="00175EED" w14:paraId="7D312B3C" w14:textId="77777777" w:rsidTr="00F55A32">
        <w:trPr>
          <w:trHeight w:val="113"/>
        </w:trPr>
        <w:tc>
          <w:tcPr>
            <w:tcW w:w="1350" w:type="dxa"/>
          </w:tcPr>
          <w:p w14:paraId="4397C47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058CDCB" w14:textId="41C8E621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1B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DB9FF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2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93A70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7CC15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1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13019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05</w:t>
            </w:r>
          </w:p>
        </w:tc>
      </w:tr>
      <w:tr w:rsidR="00D80D49" w:rsidRPr="00175EED" w14:paraId="3074A311" w14:textId="77777777" w:rsidTr="00F55A32">
        <w:trPr>
          <w:trHeight w:val="113"/>
        </w:trPr>
        <w:tc>
          <w:tcPr>
            <w:tcW w:w="1350" w:type="dxa"/>
          </w:tcPr>
          <w:p w14:paraId="6254A92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64E985CB" w14:textId="3AB623C6" w:rsidR="00D80D49" w:rsidRPr="003000B1" w:rsidRDefault="00D63AD6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2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BEB40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5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0D775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A815C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4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575C17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94</w:t>
            </w:r>
          </w:p>
        </w:tc>
      </w:tr>
      <w:tr w:rsidR="00D80D49" w:rsidRPr="00175EED" w14:paraId="38F5457D" w14:textId="77777777" w:rsidTr="00F55A32">
        <w:trPr>
          <w:trHeight w:val="113"/>
        </w:trPr>
        <w:tc>
          <w:tcPr>
            <w:tcW w:w="1350" w:type="dxa"/>
          </w:tcPr>
          <w:p w14:paraId="05A08C4F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B3370F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5HT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818B6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0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CD8F9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46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0B3F7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8FAD3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47</w:t>
            </w:r>
          </w:p>
        </w:tc>
      </w:tr>
      <w:tr w:rsidR="00D80D49" w:rsidRPr="00175EED" w14:paraId="0122A826" w14:textId="77777777" w:rsidTr="00F55A32">
        <w:trPr>
          <w:trHeight w:val="113"/>
        </w:trPr>
        <w:tc>
          <w:tcPr>
            <w:tcW w:w="1350" w:type="dxa"/>
          </w:tcPr>
          <w:p w14:paraId="3477A7D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6D6E1434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CB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0A04D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1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680F4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3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1E337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76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A82F1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6</w:t>
            </w:r>
          </w:p>
        </w:tc>
      </w:tr>
      <w:tr w:rsidR="00D80D49" w:rsidRPr="00175EED" w14:paraId="6703D2D0" w14:textId="77777777" w:rsidTr="00F55A32">
        <w:trPr>
          <w:trHeight w:val="113"/>
        </w:trPr>
        <w:tc>
          <w:tcPr>
            <w:tcW w:w="1350" w:type="dxa"/>
          </w:tcPr>
          <w:p w14:paraId="29996EC8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E3BB23D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31D3B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5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941E5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7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5C1FE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8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3FF0C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67</w:t>
            </w:r>
          </w:p>
        </w:tc>
      </w:tr>
      <w:tr w:rsidR="00D80D49" w:rsidRPr="00175EED" w14:paraId="2A5448E8" w14:textId="77777777" w:rsidTr="00F55A32">
        <w:trPr>
          <w:trHeight w:val="113"/>
        </w:trPr>
        <w:tc>
          <w:tcPr>
            <w:tcW w:w="1350" w:type="dxa"/>
          </w:tcPr>
          <w:p w14:paraId="18BB56F9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66044707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25B6B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DEE51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6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078B0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2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6E80E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33</w:t>
            </w:r>
          </w:p>
        </w:tc>
      </w:tr>
      <w:tr w:rsidR="00D80D49" w:rsidRPr="00175EED" w14:paraId="273A73DE" w14:textId="77777777" w:rsidTr="00F55A32">
        <w:trPr>
          <w:trHeight w:val="113"/>
        </w:trPr>
        <w:tc>
          <w:tcPr>
            <w:tcW w:w="1350" w:type="dxa"/>
          </w:tcPr>
          <w:p w14:paraId="7E7DB31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74C514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DA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D72A2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1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79ACD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0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E9235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FE0CB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9</w:t>
            </w:r>
          </w:p>
        </w:tc>
      </w:tr>
      <w:tr w:rsidR="00D80D49" w:rsidRPr="00175EED" w14:paraId="2ADFFFCF" w14:textId="77777777" w:rsidTr="00F55A32">
        <w:trPr>
          <w:trHeight w:val="113"/>
        </w:trPr>
        <w:tc>
          <w:tcPr>
            <w:tcW w:w="1350" w:type="dxa"/>
          </w:tcPr>
          <w:p w14:paraId="087BC5A6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0F5A150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FDOP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E6397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9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3838D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4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EA68E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C8227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54</w:t>
            </w:r>
          </w:p>
        </w:tc>
      </w:tr>
      <w:tr w:rsidR="00D80D49" w:rsidRPr="00175EED" w14:paraId="32F06445" w14:textId="77777777" w:rsidTr="00F55A32">
        <w:trPr>
          <w:trHeight w:val="113"/>
        </w:trPr>
        <w:tc>
          <w:tcPr>
            <w:tcW w:w="1350" w:type="dxa"/>
          </w:tcPr>
          <w:p w14:paraId="6E657F57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6D30FF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GABAa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1824D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490E3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4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B4095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D7E81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06</w:t>
            </w:r>
          </w:p>
        </w:tc>
      </w:tr>
      <w:tr w:rsidR="00D80D49" w:rsidRPr="00175EED" w14:paraId="51A9E32B" w14:textId="77777777" w:rsidTr="00F55A32">
        <w:trPr>
          <w:trHeight w:val="113"/>
        </w:trPr>
        <w:tc>
          <w:tcPr>
            <w:tcW w:w="1350" w:type="dxa"/>
          </w:tcPr>
          <w:p w14:paraId="4B438CB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79797C8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KappaOp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AA33A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1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8CA94B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4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47865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F9F7F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33</w:t>
            </w:r>
          </w:p>
        </w:tc>
      </w:tr>
      <w:tr w:rsidR="00D80D49" w:rsidRPr="00175EED" w14:paraId="01C5688E" w14:textId="77777777" w:rsidTr="00F55A32">
        <w:trPr>
          <w:trHeight w:val="113"/>
        </w:trPr>
        <w:tc>
          <w:tcPr>
            <w:tcW w:w="1350" w:type="dxa"/>
          </w:tcPr>
          <w:p w14:paraId="7D7CC3CE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670B836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GluR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57CB8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2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28DB8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88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7BAFA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0F589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12</w:t>
            </w:r>
          </w:p>
        </w:tc>
      </w:tr>
      <w:tr w:rsidR="00D80D49" w:rsidRPr="00175EED" w14:paraId="3EEEC26E" w14:textId="77777777" w:rsidTr="00F55A32">
        <w:trPr>
          <w:trHeight w:val="113"/>
        </w:trPr>
        <w:tc>
          <w:tcPr>
            <w:tcW w:w="1350" w:type="dxa"/>
          </w:tcPr>
          <w:p w14:paraId="0D48B3B4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922C900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MU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85CFD9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0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836DA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843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11A35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B4F38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28</w:t>
            </w:r>
          </w:p>
        </w:tc>
      </w:tr>
      <w:tr w:rsidR="00D80D49" w:rsidRPr="00175EED" w14:paraId="083DDEA5" w14:textId="77777777" w:rsidTr="00F55A32">
        <w:trPr>
          <w:trHeight w:val="113"/>
        </w:trPr>
        <w:tc>
          <w:tcPr>
            <w:tcW w:w="1350" w:type="dxa"/>
          </w:tcPr>
          <w:p w14:paraId="68A5C7A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AE86B3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66F7C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99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3B4C80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81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F2BCD8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43707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470</w:t>
            </w:r>
          </w:p>
        </w:tc>
      </w:tr>
      <w:tr w:rsidR="00D80D49" w:rsidRPr="00175EED" w14:paraId="1D8581D7" w14:textId="77777777" w:rsidTr="00F55A32">
        <w:trPr>
          <w:trHeight w:val="113"/>
        </w:trPr>
        <w:tc>
          <w:tcPr>
            <w:tcW w:w="1350" w:type="dxa"/>
          </w:tcPr>
          <w:p w14:paraId="489324F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4FFD6348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NMD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D6954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2A8423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92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1C1266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1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FAAB2C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4</w:t>
            </w:r>
          </w:p>
        </w:tc>
      </w:tr>
      <w:tr w:rsidR="00D80D49" w:rsidRPr="00175EED" w14:paraId="7C1D7CFB" w14:textId="77777777" w:rsidTr="00F55A32">
        <w:trPr>
          <w:trHeight w:val="113"/>
        </w:trPr>
        <w:tc>
          <w:tcPr>
            <w:tcW w:w="1350" w:type="dxa"/>
          </w:tcPr>
          <w:p w14:paraId="25D2DA31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25094F69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DA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383F2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5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DC2E2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07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E3B72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5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F55DD4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541</w:t>
            </w:r>
          </w:p>
        </w:tc>
      </w:tr>
      <w:tr w:rsidR="00D80D49" w:rsidRPr="00175EED" w14:paraId="4B2AC3AF" w14:textId="77777777" w:rsidTr="00F55A32">
        <w:trPr>
          <w:trHeight w:val="113"/>
        </w:trPr>
        <w:tc>
          <w:tcPr>
            <w:tcW w:w="1350" w:type="dxa"/>
          </w:tcPr>
          <w:p w14:paraId="1250A9C3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</w:tcPr>
          <w:p w14:paraId="3B8D6BFE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SERT_MADAM</w:t>
            </w:r>
          </w:p>
        </w:tc>
        <w:tc>
          <w:tcPr>
            <w:tcW w:w="1335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3B74B40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027</w:t>
            </w:r>
          </w:p>
        </w:tc>
        <w:tc>
          <w:tcPr>
            <w:tcW w:w="1335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072C738D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30</w:t>
            </w:r>
          </w:p>
        </w:tc>
        <w:tc>
          <w:tcPr>
            <w:tcW w:w="1335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4F59A25E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658</w:t>
            </w:r>
          </w:p>
        </w:tc>
        <w:tc>
          <w:tcPr>
            <w:tcW w:w="1695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3CB6C831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363</w:t>
            </w:r>
          </w:p>
        </w:tc>
      </w:tr>
      <w:tr w:rsidR="00D80D49" w:rsidRPr="00175EED" w14:paraId="6AACB963" w14:textId="77777777" w:rsidTr="00F55A32">
        <w:trPr>
          <w:trHeight w:val="113"/>
        </w:trPr>
        <w:tc>
          <w:tcPr>
            <w:tcW w:w="1350" w:type="dxa"/>
            <w:tcBorders>
              <w:bottom w:val="single" w:sz="18" w:space="0" w:color="auto"/>
            </w:tcBorders>
          </w:tcPr>
          <w:p w14:paraId="42A20025" w14:textId="77777777" w:rsidR="00D80D49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b/>
                <w:bCs/>
                <w:color w:val="000000"/>
                <w:kern w:val="0"/>
                <w:sz w:val="13"/>
                <w:szCs w:val="13"/>
              </w:rPr>
            </w:pPr>
          </w:p>
        </w:tc>
        <w:tc>
          <w:tcPr>
            <w:tcW w:w="1320" w:type="dxa"/>
            <w:tcBorders>
              <w:bottom w:val="single" w:sz="18" w:space="0" w:color="auto"/>
            </w:tcBorders>
          </w:tcPr>
          <w:p w14:paraId="5BEC50AC" w14:textId="77777777" w:rsidR="00D80D49" w:rsidRPr="003000B1" w:rsidRDefault="00D80D49" w:rsidP="00F55A32">
            <w:pPr>
              <w:widowControl/>
              <w:spacing w:after="200" w:line="276" w:lineRule="auto"/>
              <w:jc w:val="left"/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</w:pPr>
            <w:proofErr w:type="spellStart"/>
            <w:r w:rsidRPr="003000B1">
              <w:rPr>
                <w:rFonts w:ascii="Arial" w:eastAsia="DengXian" w:hAnsi="Arial" w:cs="Arial"/>
                <w:color w:val="000000"/>
                <w:kern w:val="0"/>
                <w:sz w:val="15"/>
                <w:szCs w:val="15"/>
              </w:rPr>
              <w:t>VACh</w:t>
            </w:r>
            <w:proofErr w:type="spellEnd"/>
          </w:p>
        </w:tc>
        <w:tc>
          <w:tcPr>
            <w:tcW w:w="13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13DFD065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113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0C4A7A7A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0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20494E3F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62</w:t>
            </w:r>
          </w:p>
        </w:tc>
        <w:tc>
          <w:tcPr>
            <w:tcW w:w="169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374B9C02" w14:textId="77777777" w:rsidR="00D80D49" w:rsidRPr="003D644C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eastAsia="DengXian" w:hAnsiTheme="minorBidi"/>
                <w:color w:val="000000"/>
                <w:sz w:val="15"/>
                <w:szCs w:val="15"/>
              </w:rPr>
            </w:pPr>
            <w:r w:rsidRPr="003D644C">
              <w:rPr>
                <w:rFonts w:asciiTheme="minorBidi" w:hAnsiTheme="minorBidi"/>
                <w:color w:val="000000"/>
                <w:sz w:val="15"/>
                <w:szCs w:val="15"/>
              </w:rPr>
              <w:t>0.235</w:t>
            </w:r>
          </w:p>
        </w:tc>
      </w:tr>
    </w:tbl>
    <w:p w14:paraId="7F5101CC" w14:textId="77777777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/>
          <w:sz w:val="16"/>
          <w:szCs w:val="16"/>
        </w:rPr>
        <w:t xml:space="preserve">* 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5, **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1.</w:t>
      </w:r>
    </w:p>
    <w:p w14:paraId="61BEF275" w14:textId="77777777" w:rsidR="00D80D49" w:rsidRDefault="00D80D49" w:rsidP="00D80D49">
      <w:pPr>
        <w:rPr>
          <w:rFonts w:ascii="Arial" w:hAnsi="Arial" w:cs="Arial"/>
          <w:sz w:val="13"/>
          <w:szCs w:val="13"/>
        </w:rPr>
      </w:pPr>
    </w:p>
    <w:p w14:paraId="3AD1CC5F" w14:textId="77777777" w:rsidR="00D26C25" w:rsidRDefault="00D26C25" w:rsidP="00D80D49">
      <w:pPr>
        <w:rPr>
          <w:rFonts w:ascii="Arial" w:hAnsi="Arial" w:cs="Arial"/>
          <w:sz w:val="22"/>
        </w:rPr>
      </w:pPr>
    </w:p>
    <w:p w14:paraId="3BEFC1E2" w14:textId="77777777" w:rsidR="00D26C25" w:rsidRDefault="00D26C25" w:rsidP="00D80D49">
      <w:pPr>
        <w:rPr>
          <w:rFonts w:ascii="Arial" w:hAnsi="Arial" w:cs="Arial"/>
          <w:sz w:val="22"/>
        </w:rPr>
      </w:pPr>
    </w:p>
    <w:p w14:paraId="7703F644" w14:textId="77777777" w:rsidR="00D26C25" w:rsidRDefault="00D26C25" w:rsidP="00D80D49">
      <w:pPr>
        <w:rPr>
          <w:rFonts w:ascii="Arial" w:hAnsi="Arial" w:cs="Arial"/>
          <w:sz w:val="22"/>
        </w:rPr>
      </w:pPr>
    </w:p>
    <w:p w14:paraId="0DB1DCD0" w14:textId="52D16B4A" w:rsid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Table S</w:t>
      </w:r>
      <w:r w:rsidR="00D26C25">
        <w:rPr>
          <w:rFonts w:ascii="Arial" w:hAnsi="Arial" w:cs="Arial" w:hint="eastAsia"/>
          <w:sz w:val="22"/>
        </w:rPr>
        <w:t>6</w:t>
      </w:r>
      <w:r w:rsidRPr="004675C5">
        <w:rPr>
          <w:rFonts w:ascii="Arial" w:hAnsi="Arial" w:cs="Arial" w:hint="eastAsia"/>
          <w:sz w:val="22"/>
        </w:rPr>
        <w:t xml:space="preserve">. Spearman correlations between gradient-neurotransmitter similarity and mental </w:t>
      </w:r>
    </w:p>
    <w:p w14:paraId="6199FA91" w14:textId="68F15760" w:rsidR="00D80D49" w:rsidRP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health outcomes in HBS</w:t>
      </w:r>
    </w:p>
    <w:tbl>
      <w:tblPr>
        <w:tblStyle w:val="TableGrid"/>
        <w:tblW w:w="831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1"/>
        <w:gridCol w:w="389"/>
        <w:gridCol w:w="937"/>
        <w:gridCol w:w="958"/>
        <w:gridCol w:w="923"/>
        <w:gridCol w:w="924"/>
        <w:gridCol w:w="923"/>
        <w:gridCol w:w="923"/>
        <w:gridCol w:w="924"/>
      </w:tblGrid>
      <w:tr w:rsidR="00D80D49" w:rsidRPr="000B5213" w14:paraId="17C376BD" w14:textId="77777777" w:rsidTr="002866F5">
        <w:trPr>
          <w:trHeight w:val="441"/>
        </w:trPr>
        <w:tc>
          <w:tcPr>
            <w:tcW w:w="141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2E84B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389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2A61381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68473086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Anxiety Sensitivity</w:t>
            </w:r>
          </w:p>
        </w:tc>
        <w:tc>
          <w:tcPr>
            <w:tcW w:w="958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0E1D7DD8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Depressive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Severity</w:t>
            </w:r>
          </w:p>
        </w:tc>
        <w:tc>
          <w:tcPr>
            <w:tcW w:w="92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1C716FEF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Childhood</w:t>
            </w:r>
          </w:p>
          <w:p w14:paraId="46DFDA99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Trauma</w:t>
            </w:r>
          </w:p>
        </w:tc>
        <w:tc>
          <w:tcPr>
            <w:tcW w:w="924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14D1F0F5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Emotional</w:t>
            </w:r>
          </w:p>
          <w:p w14:paraId="5515A485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Neglect</w:t>
            </w:r>
          </w:p>
        </w:tc>
        <w:tc>
          <w:tcPr>
            <w:tcW w:w="92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A556107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Physical</w:t>
            </w:r>
          </w:p>
          <w:p w14:paraId="787813CB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Neglect</w:t>
            </w:r>
          </w:p>
        </w:tc>
        <w:tc>
          <w:tcPr>
            <w:tcW w:w="92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19C532D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Emotional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  <w:tc>
          <w:tcPr>
            <w:tcW w:w="924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52FA5B6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Physical</w:t>
            </w:r>
          </w:p>
          <w:p w14:paraId="1FF51215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</w:tr>
      <w:tr w:rsidR="00D80D49" w:rsidRPr="000B5213" w14:paraId="566EA985" w14:textId="77777777" w:rsidTr="00F55A32">
        <w:trPr>
          <w:trHeight w:val="413"/>
        </w:trPr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0AEF299" w14:textId="565C5612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129DAB6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C6584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6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347F6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>0.190 *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09027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B14E5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0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179D7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010F6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0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BA056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0 </w:t>
            </w:r>
          </w:p>
        </w:tc>
      </w:tr>
      <w:tr w:rsidR="00D80D49" w:rsidRPr="000B5213" w14:paraId="41555C95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E6A3060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CEC3A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3452A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2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53B60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1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7BBAF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5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C11A1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4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135F5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69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3E6B2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34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A1AC2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25 </w:t>
            </w:r>
          </w:p>
        </w:tc>
      </w:tr>
      <w:tr w:rsidR="00D80D49" w:rsidRPr="000B5213" w14:paraId="21225E0A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CD9DDE" w14:textId="647246CB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52E0A0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440AE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3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35EF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4001B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8F130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DA31C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4CCF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286E7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</w:tr>
      <w:tr w:rsidR="00D80D49" w:rsidRPr="000B5213" w14:paraId="1A552A23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7E6FD0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Righ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9451A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0D84B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5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A9C69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67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343B5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74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D634B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52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B1AA8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38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E7A02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8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90C2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31 </w:t>
            </w:r>
          </w:p>
        </w:tc>
      </w:tr>
      <w:tr w:rsidR="00D80D49" w:rsidRPr="000B5213" w14:paraId="0EF806B4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03E49FE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7</w:t>
            </w:r>
            <w:r>
              <w:rPr>
                <w:rFonts w:ascii="Arial" w:hAnsi="Arial" w:cs="Arial" w:hint="eastAsia"/>
                <w:sz w:val="15"/>
                <w:szCs w:val="15"/>
              </w:rPr>
              <w:t>9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0A987D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02CD128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104CB39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69917D9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0D8B754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A1F63D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46CFC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749EE65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5431B310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C25F28B" w14:textId="5F0F8A2B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6D69F7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B000A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14F20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5288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4132F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CF8B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F176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61421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</w:tr>
      <w:tr w:rsidR="00D80D49" w:rsidRPr="000B5213" w14:paraId="149AB945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AF61EE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4C974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53E13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51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F31EA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5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C685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57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6C238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12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9CD6C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36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8621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36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08D9D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12 </w:t>
            </w:r>
          </w:p>
        </w:tc>
      </w:tr>
      <w:tr w:rsidR="00D80D49" w:rsidRPr="000B5213" w14:paraId="57AFAA68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C25892" w14:textId="5FF93DCE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0CC9DF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D5377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EB50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4196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C0277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B5E06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6EE51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0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58D35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00 </w:t>
            </w:r>
          </w:p>
        </w:tc>
      </w:tr>
      <w:tr w:rsidR="00D80D49" w:rsidRPr="000B5213" w14:paraId="3F6CB93B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9294BC6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Righ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4CA54D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6E418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01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D5C27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5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92664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12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6ADF8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3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0F06A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01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00E9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59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BD68D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58 </w:t>
            </w:r>
          </w:p>
        </w:tc>
      </w:tr>
      <w:tr w:rsidR="00D80D49" w:rsidRPr="000B5213" w14:paraId="77287B8B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0AE932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</w:t>
            </w:r>
            <w:r>
              <w:rPr>
                <w:rFonts w:ascii="Arial" w:hAnsi="Arial" w:cs="Arial" w:hint="eastAsia"/>
                <w:sz w:val="15"/>
                <w:szCs w:val="15"/>
              </w:rPr>
              <w:t>87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A0F80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3459299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5B9CA2E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2321473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4EB6BD2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83AB1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48032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4EADA89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6701EA12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7187E87" w14:textId="5A261815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1BAE4C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E750B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0FDBE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36CC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5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20FBE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6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D0FF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9FC9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2B73A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</w:tr>
      <w:tr w:rsidR="00D80D49" w:rsidRPr="000B5213" w14:paraId="549428AC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7DAB26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1BBF4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84CA0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33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8195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12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01A09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93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7A5CE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8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49FB0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71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302CD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61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34D9C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37 </w:t>
            </w:r>
          </w:p>
        </w:tc>
      </w:tr>
      <w:tr w:rsidR="00D80D49" w:rsidRPr="000B5213" w14:paraId="6F66D162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2E925DA" w14:textId="2299A38A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5DEE1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3D6A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0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CE868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9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0BDC4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E9DE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0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CDA34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CCEC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94895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</w:tr>
      <w:tr w:rsidR="00D80D49" w:rsidRPr="000B5213" w14:paraId="0B6B0779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7B8E91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Righ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D19352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19094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33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851EF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7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2ACF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71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2970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33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581DA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56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6D8D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3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9F1B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37 </w:t>
            </w:r>
          </w:p>
        </w:tc>
      </w:tr>
      <w:tr w:rsidR="00D80D49" w:rsidRPr="000B5213" w14:paraId="12758134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0A6874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73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55E62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006B795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361A5B7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2C33B6C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56F8C23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3FBFD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8AEE78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78F60D9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02EBA47E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0EA65DB" w14:textId="77777777" w:rsidR="00D80D49" w:rsidRPr="008674D0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B5264B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EE986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5850E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245FF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293D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6DBA5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1F69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ADE30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</w:tr>
      <w:tr w:rsidR="00D80D49" w:rsidRPr="000B5213" w14:paraId="4E25F041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5122F8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5B6C31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6605F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73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FED32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6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F8636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64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0947A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6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0E62C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71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F497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64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E28C1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47 </w:t>
            </w:r>
          </w:p>
        </w:tc>
      </w:tr>
      <w:tr w:rsidR="00D80D49" w:rsidRPr="000B5213" w14:paraId="24428BBF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7EBE8A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04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606E3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437091F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509C78B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1DD0B37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A82B18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E1703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D99F41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635426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1AC3C1D6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7F7D5B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9CD765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4294D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53F74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4176F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7CDED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8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7D5EB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A70A9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8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4F001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</w:tr>
      <w:tr w:rsidR="00D80D49" w:rsidRPr="000B5213" w14:paraId="112D0B3D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EFE0CB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78FB27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BEA6E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0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1672D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7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408A6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09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0A8BA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78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9B73C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92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B5A6C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7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CB37E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29 </w:t>
            </w:r>
          </w:p>
        </w:tc>
      </w:tr>
      <w:tr w:rsidR="00D80D49" w:rsidRPr="000B5213" w14:paraId="4EE0A2DB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14E72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00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F3607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27C769C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2832B16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3BCC33F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23F1DD5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C4902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DAB0D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3BFC47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2AD66454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AD48A0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6C0A3B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53D2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18F32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3569D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2A90B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3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E58A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BE3E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5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82B13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</w:tr>
      <w:tr w:rsidR="00D80D49" w:rsidRPr="000B5213" w14:paraId="73351634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D3A4F5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B6C3EE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B6973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29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D3C44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03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1E244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9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625FB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4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FF5BA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29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6C03E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14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DDFCB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90 </w:t>
            </w:r>
          </w:p>
        </w:tc>
      </w:tr>
      <w:tr w:rsidR="00D80D49" w:rsidRPr="000B5213" w14:paraId="7B5A6408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A1B04A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</w:t>
            </w:r>
            <w:r>
              <w:rPr>
                <w:rFonts w:ascii="Arial" w:hAnsi="Arial" w:cs="Arial" w:hint="eastAsia"/>
                <w:sz w:val="15"/>
                <w:szCs w:val="15"/>
              </w:rPr>
              <w:t>8</w:t>
            </w:r>
            <w:r w:rsidRPr="000B5213">
              <w:rPr>
                <w:rFonts w:ascii="Arial" w:hAnsi="Arial" w:cs="Arial"/>
                <w:sz w:val="15"/>
                <w:szCs w:val="15"/>
              </w:rPr>
              <w:t>3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F4FA3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382F3EE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078D35F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4F5BAC2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0AE83E32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AA6B87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FF7ED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3CB15D7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029D9CBB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BC78A5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lastRenderedPageBreak/>
              <w:t>DAT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A6D47F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6E38B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821BC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7122C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4ED7B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B6A1F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7108D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D77E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</w:tr>
      <w:tr w:rsidR="00D80D49" w:rsidRPr="000B5213" w14:paraId="57F01566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92742B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7F90D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452F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17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4F6C7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8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0063B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17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FF8CC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6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8617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92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5014D4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17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3BF9E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92 </w:t>
            </w:r>
          </w:p>
        </w:tc>
      </w:tr>
      <w:tr w:rsidR="00D80D49" w:rsidRPr="000B5213" w14:paraId="4570899C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71C026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</w:t>
            </w:r>
            <w:r>
              <w:rPr>
                <w:rFonts w:ascii="Arial" w:hAnsi="Arial" w:cs="Arial" w:hint="eastAsia"/>
                <w:sz w:val="15"/>
                <w:szCs w:val="15"/>
              </w:rPr>
              <w:t>80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6E5405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73E1BE2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36484CE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0EBC4F5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93D2A6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9185A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C1C47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0399FC4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4181DAC6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95C00A3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AT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991345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91161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9443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3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8A3C2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8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33A0E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AFAE5B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0B20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1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7974C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</w:tr>
      <w:tr w:rsidR="00D80D49" w:rsidRPr="000B5213" w14:paraId="0A43C4DB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B2A7A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D6CE0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B591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29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845ED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0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37B93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8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C89CF7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35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A757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69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BA1A6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35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927FF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53 </w:t>
            </w:r>
          </w:p>
        </w:tc>
      </w:tr>
      <w:tr w:rsidR="00D80D49" w:rsidRPr="000B5213" w14:paraId="48E602D3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4E3B9C8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</w:t>
            </w:r>
            <w:r>
              <w:rPr>
                <w:rFonts w:ascii="Arial" w:hAnsi="Arial" w:cs="Arial" w:hint="eastAsia"/>
                <w:sz w:val="15"/>
                <w:szCs w:val="15"/>
              </w:rPr>
              <w:t>81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5B1EA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</w:tcPr>
          <w:p w14:paraId="35B39CD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469502C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</w:tcPr>
          <w:p w14:paraId="5D9967B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12D7B6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E3EBA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D4E36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</w:tcPr>
          <w:p w14:paraId="6423B510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513200E1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B073497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AT_ Resting-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E7959D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77CCB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>-0.180 *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F66DBC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DCC7E5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ED8D1D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B3ABE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9877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6F483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</w:tr>
      <w:tr w:rsidR="00D80D49" w:rsidRPr="000B5213" w14:paraId="4C496F8C" w14:textId="77777777" w:rsidTr="00F55A32">
        <w:trPr>
          <w:trHeight w:val="413"/>
        </w:trPr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658999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38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093E9A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B36061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8 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85392F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07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EFB903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7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99622A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78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578FF8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94 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AE519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78 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73DF46" w14:textId="77777777" w:rsidR="00D80D49" w:rsidRPr="00985532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985532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13 </w:t>
            </w:r>
          </w:p>
        </w:tc>
      </w:tr>
      <w:tr w:rsidR="00D80D49" w:rsidRPr="000B5213" w14:paraId="78BDD0C9" w14:textId="77777777" w:rsidTr="00F55A32">
        <w:trPr>
          <w:trHeight w:val="318"/>
        </w:trPr>
        <w:tc>
          <w:tcPr>
            <w:tcW w:w="1411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hideMark/>
          </w:tcPr>
          <w:p w14:paraId="38493603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>N = 1</w:t>
            </w:r>
            <w:r>
              <w:rPr>
                <w:rFonts w:ascii="Arial" w:hAnsi="Arial" w:cs="Arial" w:hint="eastAsia"/>
                <w:sz w:val="15"/>
                <w:szCs w:val="15"/>
              </w:rPr>
              <w:t>56</w:t>
            </w:r>
          </w:p>
        </w:tc>
        <w:tc>
          <w:tcPr>
            <w:tcW w:w="389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6BA9D6F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6DA9E088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2917B0D4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0CE76C64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2535F4B9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21FA201F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13AF009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3BB70EC1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</w:tbl>
    <w:p w14:paraId="4048A3C3" w14:textId="77777777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To simplify, only names of neurotransmitters were listed to indicate the gradient-neurotransmitter similarity. The similarity </w:t>
      </w:r>
    </w:p>
    <w:p w14:paraId="6C2484C8" w14:textId="2265A189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between </w:t>
      </w:r>
      <w:r w:rsidR="002C2959">
        <w:rPr>
          <w:rFonts w:ascii="Arial" w:hAnsi="Arial" w:cs="Arial" w:hint="eastAsia"/>
          <w:sz w:val="16"/>
          <w:szCs w:val="16"/>
        </w:rPr>
        <w:t>5HT1A</w:t>
      </w:r>
      <w:r w:rsidRPr="004675C5">
        <w:rPr>
          <w:rFonts w:ascii="Arial" w:hAnsi="Arial" w:cs="Arial" w:hint="eastAsia"/>
          <w:sz w:val="16"/>
          <w:szCs w:val="16"/>
        </w:rPr>
        <w:t xml:space="preserve"> and the third-order gradient maps, D1 and the second-order gradient maps, DAT and the fourth-order </w:t>
      </w:r>
    </w:p>
    <w:p w14:paraId="24FFA496" w14:textId="3DBF3A18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gradient maps were included to correlate with mental health outcomes.  </w:t>
      </w:r>
      <w:r w:rsidRPr="004675C5">
        <w:rPr>
          <w:rFonts w:ascii="Arial" w:hAnsi="Arial" w:cs="Arial"/>
          <w:sz w:val="16"/>
          <w:szCs w:val="16"/>
        </w:rPr>
        <w:t xml:space="preserve">* 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5</w:t>
      </w:r>
      <w:r w:rsidRPr="004675C5">
        <w:rPr>
          <w:rFonts w:ascii="Arial" w:hAnsi="Arial" w:cs="Arial" w:hint="eastAsia"/>
          <w:sz w:val="16"/>
          <w:szCs w:val="16"/>
        </w:rPr>
        <w:t>.</w:t>
      </w:r>
    </w:p>
    <w:p w14:paraId="4E8602F3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62A380D7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31F62720" w14:textId="062C0AB5" w:rsid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Table S</w:t>
      </w:r>
      <w:r w:rsidR="00D26C25">
        <w:rPr>
          <w:rFonts w:ascii="Arial" w:hAnsi="Arial" w:cs="Arial" w:hint="eastAsia"/>
          <w:sz w:val="22"/>
        </w:rPr>
        <w:t>7</w:t>
      </w:r>
      <w:r w:rsidRPr="004675C5">
        <w:rPr>
          <w:rFonts w:ascii="Arial" w:hAnsi="Arial" w:cs="Arial" w:hint="eastAsia"/>
          <w:sz w:val="22"/>
        </w:rPr>
        <w:t xml:space="preserve">. Spearman correlations between gradient-neurotransmitter similarity and mental </w:t>
      </w:r>
    </w:p>
    <w:p w14:paraId="01FD1CD1" w14:textId="7B70D05B" w:rsidR="00D80D49" w:rsidRP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health outcomes in MIND-Set</w:t>
      </w:r>
    </w:p>
    <w:tbl>
      <w:tblPr>
        <w:tblStyle w:val="TableGrid"/>
        <w:tblW w:w="832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2"/>
        <w:gridCol w:w="437"/>
        <w:gridCol w:w="941"/>
        <w:gridCol w:w="990"/>
        <w:gridCol w:w="990"/>
        <w:gridCol w:w="900"/>
        <w:gridCol w:w="990"/>
        <w:gridCol w:w="900"/>
        <w:gridCol w:w="767"/>
      </w:tblGrid>
      <w:tr w:rsidR="00D80D49" w:rsidRPr="009A66F3" w14:paraId="0B0F6227" w14:textId="77777777" w:rsidTr="002866F5">
        <w:trPr>
          <w:trHeight w:val="405"/>
        </w:trPr>
        <w:tc>
          <w:tcPr>
            <w:tcW w:w="141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647250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3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264C36E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7EAA38C9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Anxiety Sensitivity</w:t>
            </w:r>
          </w:p>
        </w:tc>
        <w:tc>
          <w:tcPr>
            <w:tcW w:w="99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63517173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Depressive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Severity</w:t>
            </w:r>
          </w:p>
        </w:tc>
        <w:tc>
          <w:tcPr>
            <w:tcW w:w="99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467A417D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Comorbidity</w:t>
            </w:r>
          </w:p>
        </w:tc>
        <w:tc>
          <w:tcPr>
            <w:tcW w:w="90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5B2F23C9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Childhood</w:t>
            </w:r>
          </w:p>
          <w:p w14:paraId="3A7CCBE2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Trauma</w:t>
            </w:r>
          </w:p>
        </w:tc>
        <w:tc>
          <w:tcPr>
            <w:tcW w:w="99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60A66C39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Emotional</w:t>
            </w:r>
          </w:p>
          <w:p w14:paraId="6B92BFB7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Neglect</w:t>
            </w:r>
          </w:p>
        </w:tc>
        <w:tc>
          <w:tcPr>
            <w:tcW w:w="90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7D1B6BB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Psychological</w:t>
            </w: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  <w:tc>
          <w:tcPr>
            <w:tcW w:w="76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35C0976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Physical</w:t>
            </w:r>
          </w:p>
          <w:p w14:paraId="3CE3D281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</w:tr>
      <w:tr w:rsidR="00D80D49" w:rsidRPr="000B5213" w14:paraId="5514C18E" w14:textId="77777777" w:rsidTr="00F55A32">
        <w:trPr>
          <w:trHeight w:val="353"/>
        </w:trPr>
        <w:tc>
          <w:tcPr>
            <w:tcW w:w="141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83529FD" w14:textId="0F7604D6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A98B51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68EA1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5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E90B9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6E38C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86235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5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64E5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5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F75C7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A3B99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90 </w:t>
            </w:r>
          </w:p>
        </w:tc>
      </w:tr>
      <w:tr w:rsidR="00D80D49" w:rsidRPr="000B5213" w14:paraId="2F4DD609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85258A7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1FC002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15CF3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98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BA42B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74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D93D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3D452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3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366F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0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15A7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13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72C5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18 </w:t>
            </w:r>
          </w:p>
        </w:tc>
      </w:tr>
      <w:tr w:rsidR="00D80D49" w:rsidRPr="000B5213" w14:paraId="4453C7B3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18E079" w14:textId="5FDDAEE5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686D8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FB42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>0.150 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EE442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3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B8A6A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DDB6B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8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6B1B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CBA3D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5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599FC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</w:tr>
      <w:tr w:rsidR="00D80D49" w:rsidRPr="000B5213" w14:paraId="0279E785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D20E43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Righ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1E0B33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47B0D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8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576DD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7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C924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0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23FC0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88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8F47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6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70AC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04C80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01 </w:t>
            </w:r>
          </w:p>
        </w:tc>
      </w:tr>
      <w:tr w:rsidR="00D80D49" w:rsidRPr="000B5213" w14:paraId="5B9D7C7C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B3974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37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BF875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63B6F6F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D2CE83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ED6B18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D65263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78D3B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5F005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119D539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7E65F26E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3BD98B5" w14:textId="3D4CB39D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9834AA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9409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9FAAB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65CC0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5131A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B09A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DEC6E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81675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</w:tr>
      <w:tr w:rsidR="00D80D49" w:rsidRPr="000B5213" w14:paraId="479B8215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125BE6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5C5CC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60DA9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21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ADF26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55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39FBD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6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7F427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35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24D30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55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F91B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69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54CA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55 </w:t>
            </w:r>
          </w:p>
        </w:tc>
      </w:tr>
      <w:tr w:rsidR="00D80D49" w:rsidRPr="000B5213" w14:paraId="4B968299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DA356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61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40494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1E46EE0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2252FF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7AF13B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2952C2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CB9CA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44726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09E5AFD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5EDB654B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81CFEB9" w14:textId="287E36A8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B64E29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54829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235B6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76A29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482D5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0E63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8D4E0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F778A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30 </w:t>
            </w:r>
          </w:p>
        </w:tc>
      </w:tr>
      <w:tr w:rsidR="00D80D49" w:rsidRPr="000B5213" w14:paraId="16EC169A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C9DFEA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9FDC8A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DC6D6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09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CF48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75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1D0A0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0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15759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52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4E238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8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52EC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652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CF9DF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36 </w:t>
            </w:r>
          </w:p>
        </w:tc>
      </w:tr>
      <w:tr w:rsidR="00D80D49" w:rsidRPr="000B5213" w14:paraId="2CB769A9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A2BCDCF" w14:textId="5E3AE34E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83836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559E9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B14D3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ECDCD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E159C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3F200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BCB7D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E559E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</w:tr>
      <w:tr w:rsidR="00D80D49" w:rsidRPr="000B5213" w14:paraId="1554F794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5D3158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Righ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93AB23D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D4D3F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55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D52DE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49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4F027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96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D3E6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24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EFECB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36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895D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09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890B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75 </w:t>
            </w:r>
          </w:p>
        </w:tc>
      </w:tr>
      <w:tr w:rsidR="00D80D49" w:rsidRPr="000B5213" w14:paraId="2BE9DEEB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AAB1AB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36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6EE33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3B0F4C4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4EE52C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5EB6AD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36EE1A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D3567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A9508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2F82119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542A5D5F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19AA06" w14:textId="77777777" w:rsidR="00D80D49" w:rsidRPr="008674D0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9C7B0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29778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2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ADBF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358AD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C3A7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BB15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EFC5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B490F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</w:tr>
      <w:tr w:rsidR="00D80D49" w:rsidRPr="000B5213" w14:paraId="5B89E7EE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84CF933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0104C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2010E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21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34DE2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67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3C855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67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D54E5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76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2AA49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33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7FD0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44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3ECA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71 </w:t>
            </w:r>
          </w:p>
        </w:tc>
      </w:tr>
      <w:tr w:rsidR="00D80D49" w:rsidRPr="000B5213" w14:paraId="0385BD29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937093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66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528C72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74E2D17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C8AE38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74874E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1B9DC9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4FA34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37DDB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2E40B5A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034E4DE8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B67A2D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79F79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1C8DF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7EE6F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7062D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C670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8AB9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0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AAC7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77784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</w:tr>
      <w:tr w:rsidR="00D80D49" w:rsidRPr="000B5213" w14:paraId="19398888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E0F788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9086B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8C6AE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62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EDECA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3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9C4FC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3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AD7D6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95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0B8C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49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AD746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3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57392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13 </w:t>
            </w:r>
          </w:p>
        </w:tc>
      </w:tr>
      <w:tr w:rsidR="00D80D49" w:rsidRPr="000B5213" w14:paraId="08103098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3795AF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61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27630F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2B415E2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5C4EF2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F16A85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3450C4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AF44D8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94E9F5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4844878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09B4EDCC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024F5EE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FBACF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26483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ADDF7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63B95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CB27C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C12AC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3AE8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C13E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</w:tr>
      <w:tr w:rsidR="00D80D49" w:rsidRPr="000B5213" w14:paraId="6F1CCFDE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137343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E39CE7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B2B89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94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617C4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38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EAC6A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52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D3DA7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58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720E3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42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7D97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75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DF49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55 </w:t>
            </w:r>
          </w:p>
        </w:tc>
      </w:tr>
      <w:tr w:rsidR="00D80D49" w:rsidRPr="000B5213" w14:paraId="2522C0ED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5F6C63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lastRenderedPageBreak/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78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CDEBC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58DC0F8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D4BC79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F35C6A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D11B3E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2E8AB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8C6F5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6D99176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2FB0FF7E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50121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D3264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70E39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0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7D14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83635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4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86A0F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1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DA5C4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7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12F83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CA447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</w:tr>
      <w:tr w:rsidR="00D80D49" w:rsidRPr="000B5213" w14:paraId="4FE76CA0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465E14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A9403A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5C68A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73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27CE7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49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28436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57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AFC680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82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EF9C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5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A17354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85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D2392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849 </w:t>
            </w:r>
          </w:p>
        </w:tc>
      </w:tr>
      <w:tr w:rsidR="00D80D49" w:rsidRPr="000B5213" w14:paraId="0267D9B5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C3F1FB2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79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CAFED3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242D4DD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9104E0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18D63D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83C031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4FC7A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CAC04E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3E4544A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0C5D4C55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517A980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7CE8EE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4D5158" w14:textId="77777777" w:rsidR="00D80D49" w:rsidRPr="009A66F3" w:rsidRDefault="00D80D49" w:rsidP="00F55A32">
            <w:pPr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9A66F3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30 </w:t>
            </w:r>
            <w:r w:rsidRPr="009A66F3">
              <w:rPr>
                <w:rFonts w:ascii="Arial" w:eastAsia="DengXian" w:hAnsi="Arial" w:cs="Arial" w:hint="eastAsia"/>
                <w:color w:val="000000"/>
                <w:sz w:val="15"/>
                <w:szCs w:val="15"/>
              </w:rPr>
              <w:t>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36687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53AD9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5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36A75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3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F4EC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3E511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BA5BB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10 </w:t>
            </w:r>
          </w:p>
        </w:tc>
      </w:tr>
      <w:tr w:rsidR="00D80D49" w:rsidRPr="000B5213" w14:paraId="389613A8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460BFA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4467162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785DF2" w14:textId="77777777" w:rsidR="00D80D49" w:rsidRPr="009A66F3" w:rsidRDefault="00D80D49" w:rsidP="00F55A32">
            <w:pPr>
              <w:rPr>
                <w:rFonts w:ascii="Arial" w:eastAsia="DengXian" w:hAnsi="Arial" w:cs="Arial"/>
                <w:color w:val="000000"/>
                <w:sz w:val="15"/>
                <w:szCs w:val="15"/>
              </w:rPr>
            </w:pPr>
            <w:r w:rsidRPr="009A66F3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46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8E03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72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7F370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485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6F3AE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01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443B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29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172829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592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6C94D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922 </w:t>
            </w:r>
          </w:p>
        </w:tc>
      </w:tr>
      <w:tr w:rsidR="00D80D49" w:rsidRPr="000B5213" w14:paraId="08CF7473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07CE5ED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72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8DA36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</w:tcPr>
          <w:p w14:paraId="0EC21B8F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7A7E377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ECE24A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560B4A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FFDF1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1E161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</w:tcPr>
          <w:p w14:paraId="2542A562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D80D49" w:rsidRPr="000B5213" w14:paraId="2504D591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B31D12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6F055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2CD796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9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576E6E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7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4631B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-0.06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CAC0E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580DD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80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174DAA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6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0B4FE5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020 </w:t>
            </w:r>
          </w:p>
        </w:tc>
      </w:tr>
      <w:tr w:rsidR="00D80D49" w:rsidRPr="000B5213" w14:paraId="6979AA6C" w14:textId="77777777" w:rsidTr="00F55A32">
        <w:trPr>
          <w:trHeight w:val="353"/>
        </w:trPr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581D931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760B8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A46AD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50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A3BA88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44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37D9FC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34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B26593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244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EF87C1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197 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7B84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340 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63CDD" w14:textId="77777777" w:rsidR="00D80D49" w:rsidRPr="004A11ED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4A11ED">
              <w:rPr>
                <w:rFonts w:ascii="Arial" w:eastAsia="DengXian" w:hAnsi="Arial" w:cs="Arial"/>
                <w:color w:val="000000"/>
                <w:sz w:val="15"/>
                <w:szCs w:val="15"/>
              </w:rPr>
              <w:t xml:space="preserve">0.742 </w:t>
            </w:r>
          </w:p>
        </w:tc>
      </w:tr>
      <w:tr w:rsidR="00D80D49" w:rsidRPr="000B5213" w14:paraId="1EB30C39" w14:textId="77777777" w:rsidTr="00F55A32">
        <w:trPr>
          <w:trHeight w:val="273"/>
        </w:trPr>
        <w:tc>
          <w:tcPr>
            <w:tcW w:w="1412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hideMark/>
          </w:tcPr>
          <w:p w14:paraId="7B8BDDA7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78</w:t>
            </w:r>
          </w:p>
        </w:tc>
        <w:tc>
          <w:tcPr>
            <w:tcW w:w="437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3FC3498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41E79AD4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6D2B7CFF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38673581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6A7C5ADF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3FB70204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6AD52798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0E5CF1C0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</w:tr>
    </w:tbl>
    <w:p w14:paraId="3C52B1EA" w14:textId="77777777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To simplify, only names of neurotransmitters were listed to indicate the gradient-neurotransmitter similarity. The similarity </w:t>
      </w:r>
    </w:p>
    <w:p w14:paraId="1169CBD1" w14:textId="6CED8EC1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between </w:t>
      </w:r>
      <w:r w:rsidR="002C2959">
        <w:rPr>
          <w:rFonts w:ascii="Arial" w:hAnsi="Arial" w:cs="Arial" w:hint="eastAsia"/>
          <w:sz w:val="16"/>
          <w:szCs w:val="16"/>
        </w:rPr>
        <w:t>5HT1A</w:t>
      </w:r>
      <w:r w:rsidRPr="004675C5">
        <w:rPr>
          <w:rFonts w:ascii="Arial" w:hAnsi="Arial" w:cs="Arial" w:hint="eastAsia"/>
          <w:sz w:val="16"/>
          <w:szCs w:val="16"/>
        </w:rPr>
        <w:t xml:space="preserve"> and the third-order gradient maps, D2 and the third-order gradient maps, D1 and the second-order </w:t>
      </w:r>
    </w:p>
    <w:p w14:paraId="55E8A665" w14:textId="4B803B25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gradient maps were included to correlate with mental health outcomes.  </w:t>
      </w:r>
      <w:r w:rsidRPr="004675C5">
        <w:rPr>
          <w:rFonts w:ascii="Arial" w:hAnsi="Arial" w:cs="Arial"/>
          <w:sz w:val="16"/>
          <w:szCs w:val="16"/>
        </w:rPr>
        <w:t xml:space="preserve">* 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5</w:t>
      </w:r>
      <w:r w:rsidRPr="004675C5">
        <w:rPr>
          <w:rFonts w:ascii="Arial" w:hAnsi="Arial" w:cs="Arial" w:hint="eastAsia"/>
          <w:sz w:val="16"/>
          <w:szCs w:val="16"/>
        </w:rPr>
        <w:t>.</w:t>
      </w:r>
      <w:bookmarkStart w:id="1" w:name="_Hlk197335816"/>
    </w:p>
    <w:p w14:paraId="7E1444FC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34CF5C54" w14:textId="77777777" w:rsidR="00D26C25" w:rsidRDefault="00D26C25" w:rsidP="00D80D49">
      <w:pPr>
        <w:rPr>
          <w:rFonts w:ascii="Arial" w:hAnsi="Arial" w:cs="Arial"/>
          <w:sz w:val="15"/>
          <w:szCs w:val="15"/>
        </w:rPr>
      </w:pPr>
    </w:p>
    <w:p w14:paraId="196C2111" w14:textId="6AA7720D" w:rsidR="004675C5" w:rsidRPr="004675C5" w:rsidRDefault="00D80D49" w:rsidP="00D80D49">
      <w:pPr>
        <w:rPr>
          <w:rFonts w:ascii="Arial" w:hAnsi="Arial" w:cs="Arial"/>
          <w:sz w:val="22"/>
        </w:rPr>
      </w:pPr>
      <w:r w:rsidRPr="004675C5">
        <w:rPr>
          <w:rFonts w:ascii="Arial" w:hAnsi="Arial" w:cs="Arial" w:hint="eastAsia"/>
          <w:sz w:val="22"/>
        </w:rPr>
        <w:t>Table S</w:t>
      </w:r>
      <w:r w:rsidR="00D26C25">
        <w:rPr>
          <w:rFonts w:ascii="Arial" w:hAnsi="Arial" w:cs="Arial" w:hint="eastAsia"/>
          <w:sz w:val="22"/>
        </w:rPr>
        <w:t>8</w:t>
      </w:r>
      <w:r w:rsidRPr="004675C5">
        <w:rPr>
          <w:rFonts w:ascii="Arial" w:hAnsi="Arial" w:cs="Arial" w:hint="eastAsia"/>
          <w:sz w:val="22"/>
        </w:rPr>
        <w:t xml:space="preserve">. Spearman correlations between gradient-neurotransmitter similarity and mental health </w:t>
      </w:r>
    </w:p>
    <w:p w14:paraId="1E810792" w14:textId="4B47B809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22"/>
        </w:rPr>
        <w:t xml:space="preserve">outcomes in MIND-Set, </w:t>
      </w:r>
      <w:r w:rsidRPr="004675C5">
        <w:rPr>
          <w:rFonts w:ascii="Arial" w:hAnsi="Arial" w:cs="Arial"/>
          <w:sz w:val="22"/>
        </w:rPr>
        <w:t>separately for patients and healthy controls</w:t>
      </w:r>
    </w:p>
    <w:tbl>
      <w:tblPr>
        <w:tblStyle w:val="TableGrid"/>
        <w:tblW w:w="86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450"/>
        <w:gridCol w:w="887"/>
        <w:gridCol w:w="887"/>
        <w:gridCol w:w="887"/>
        <w:gridCol w:w="888"/>
        <w:gridCol w:w="887"/>
        <w:gridCol w:w="887"/>
        <w:gridCol w:w="888"/>
      </w:tblGrid>
      <w:tr w:rsidR="00D80D49" w:rsidRPr="009A66F3" w14:paraId="6AE95E64" w14:textId="77777777" w:rsidTr="00F55A32">
        <w:trPr>
          <w:trHeight w:val="480"/>
        </w:trPr>
        <w:tc>
          <w:tcPr>
            <w:tcW w:w="198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70C393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45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FBD045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7971A002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Anxiety Sensitivity</w:t>
            </w:r>
          </w:p>
        </w:tc>
        <w:tc>
          <w:tcPr>
            <w:tcW w:w="88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17146EBB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Depressive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Severity</w:t>
            </w:r>
          </w:p>
        </w:tc>
        <w:tc>
          <w:tcPr>
            <w:tcW w:w="88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05E8B51C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>Comorbidity</w:t>
            </w:r>
          </w:p>
        </w:tc>
        <w:tc>
          <w:tcPr>
            <w:tcW w:w="888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4B7896FD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Childhood</w:t>
            </w:r>
          </w:p>
          <w:p w14:paraId="6C453B01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Trauma</w:t>
            </w:r>
          </w:p>
        </w:tc>
        <w:tc>
          <w:tcPr>
            <w:tcW w:w="88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6F58010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Emotional</w:t>
            </w:r>
          </w:p>
          <w:p w14:paraId="033EB278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Neglect</w:t>
            </w:r>
          </w:p>
        </w:tc>
        <w:tc>
          <w:tcPr>
            <w:tcW w:w="88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751521B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Psychological</w:t>
            </w:r>
            <w:r w:rsidRPr="009A66F3">
              <w:rPr>
                <w:rFonts w:ascii="Arial" w:hAnsi="Arial" w:cs="Arial" w:hint="eastAsia"/>
                <w:b/>
                <w:bCs/>
                <w:sz w:val="13"/>
                <w:szCs w:val="13"/>
              </w:rPr>
              <w:t xml:space="preserve"> </w:t>
            </w: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  <w:tc>
          <w:tcPr>
            <w:tcW w:w="888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5C7853E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Physical</w:t>
            </w:r>
          </w:p>
          <w:p w14:paraId="724F652D" w14:textId="77777777" w:rsidR="00D80D49" w:rsidRPr="009A66F3" w:rsidRDefault="00D80D49" w:rsidP="00F55A32">
            <w:pPr>
              <w:rPr>
                <w:rFonts w:ascii="Arial" w:hAnsi="Arial" w:cs="Arial"/>
                <w:b/>
                <w:bCs/>
                <w:sz w:val="13"/>
                <w:szCs w:val="13"/>
              </w:rPr>
            </w:pPr>
            <w:r w:rsidRPr="009A66F3">
              <w:rPr>
                <w:rFonts w:ascii="Arial" w:hAnsi="Arial" w:cs="Arial"/>
                <w:b/>
                <w:bCs/>
                <w:sz w:val="13"/>
                <w:szCs w:val="13"/>
              </w:rPr>
              <w:t>Abuse</w:t>
            </w:r>
          </w:p>
        </w:tc>
      </w:tr>
      <w:tr w:rsidR="00D80D49" w:rsidRPr="000B5213" w14:paraId="174C4353" w14:textId="77777777" w:rsidTr="00F55A32">
        <w:trPr>
          <w:trHeight w:val="353"/>
        </w:trPr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15D703AA" w14:textId="1E453F8E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4B4426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65869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8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E87EC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53ABA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3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ECCA9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258B3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A1D2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1C99F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30</w:t>
            </w:r>
          </w:p>
        </w:tc>
      </w:tr>
      <w:tr w:rsidR="00D80D49" w:rsidRPr="000B5213" w14:paraId="09D481D5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BF7468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E1AEE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FF5D5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6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AD67E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6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785F8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F506D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3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13852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8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E7DAF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C93A7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17</w:t>
            </w:r>
          </w:p>
        </w:tc>
      </w:tr>
      <w:tr w:rsidR="00D80D49" w:rsidRPr="000B5213" w14:paraId="3A81ACAB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858E70" w14:textId="69901AB2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B6322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AF0FB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8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FA713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D70CD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15AD7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AB872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6C47A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9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0651E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90</w:t>
            </w:r>
          </w:p>
        </w:tc>
      </w:tr>
      <w:tr w:rsidR="00D80D49" w:rsidRPr="000B5213" w14:paraId="5186DFBC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C9DF1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Righ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A80F77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A3205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1DAB8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8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4B7EF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539B6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EBDF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8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AF2B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3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4D461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16</w:t>
            </w:r>
          </w:p>
        </w:tc>
      </w:tr>
      <w:tr w:rsidR="00D80D49" w:rsidRPr="000B5213" w14:paraId="397126CB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42010B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178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52EE35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2D4E42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6C41EB6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7EFFD6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CD9E49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E232BD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56307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38E697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7F32FF79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E9F983" w14:textId="023D5876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15E02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45B9B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F1C6F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6AE1B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634B6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519C2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0017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A5441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</w:tr>
      <w:tr w:rsidR="00D80D49" w:rsidRPr="000B5213" w14:paraId="26BF4738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7FB73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A4DFB2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268F4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9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53419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2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0799B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2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A1D2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6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E3F6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2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41D3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9211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84</w:t>
            </w:r>
          </w:p>
        </w:tc>
      </w:tr>
      <w:tr w:rsidR="00D80D49" w:rsidRPr="000B5213" w14:paraId="2A22AAD7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1BF4BB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196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88650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59989A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E419A2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5C40B5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1CF3A00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5033A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DB074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1B2242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0577D6A6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00C171" w14:textId="2B7897A7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B09D389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04ED3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0C09A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DC176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799C6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73312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1957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409A9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10</w:t>
            </w:r>
          </w:p>
        </w:tc>
      </w:tr>
      <w:tr w:rsidR="00D80D49" w:rsidRPr="000B5213" w14:paraId="630A0128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72438B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960FE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ECD3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4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818E0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8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392B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914CD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D37A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8C1AC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ECA88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38</w:t>
            </w:r>
          </w:p>
        </w:tc>
      </w:tr>
      <w:tr w:rsidR="00D80D49" w:rsidRPr="000B5213" w14:paraId="212D0543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DB4BA1" w14:textId="68D3255A" w:rsidR="00D80D49" w:rsidRPr="000B5213" w:rsidRDefault="002C295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F108C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EA70F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FD8A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BDF6D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B3C12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065C6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37D5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BD171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40</w:t>
            </w:r>
          </w:p>
        </w:tc>
      </w:tr>
      <w:tr w:rsidR="00D80D49" w:rsidRPr="000B5213" w14:paraId="7E8734C0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72F9EB3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Righ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E81E2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AACC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8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23B8A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70588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0210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8CB4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0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AB012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578B4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36</w:t>
            </w:r>
          </w:p>
        </w:tc>
      </w:tr>
      <w:tr w:rsidR="00D80D49" w:rsidRPr="000B5213" w14:paraId="7B96FEAD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FFA3A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17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36524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BFE428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44A463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074E01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2EC65F2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B3C170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4B6D0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37A2CCC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42CE917F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B533DF" w14:textId="77777777" w:rsidR="00D80D49" w:rsidRPr="008674D0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93EA1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89879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24A8D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6F18D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19329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B7C5E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309F2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55E8B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00</w:t>
            </w:r>
          </w:p>
        </w:tc>
      </w:tr>
      <w:tr w:rsidR="00D80D49" w:rsidRPr="000B5213" w14:paraId="41EB4702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9B09220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E2990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16C09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9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E67F0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0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A2F47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88A44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0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12791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4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BCCD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ADD5A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30</w:t>
            </w:r>
          </w:p>
        </w:tc>
      </w:tr>
      <w:tr w:rsidR="00D80D49" w:rsidRPr="000B5213" w14:paraId="4A2F6355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A0FE68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19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0C8C5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F7176D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EEA0D7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64149BB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5A6F93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B2F01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8B0B48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2E09D4A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2C92E6E2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7027FD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EFD57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DC249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73CA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3366B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F8CE8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7EC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FAEA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3CBFB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</w:tr>
      <w:tr w:rsidR="00D80D49" w:rsidRPr="000B5213" w14:paraId="13322FB1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AB0301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30A5F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5C9C0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7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DA662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3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8E979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8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59CA5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3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B3CFE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3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3AE2F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8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233EE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03</w:t>
            </w:r>
          </w:p>
        </w:tc>
      </w:tr>
      <w:tr w:rsidR="00D80D49" w:rsidRPr="000B5213" w14:paraId="108B7297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5C5D44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lastRenderedPageBreak/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196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72A382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1F7C01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0890202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C2F033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529B168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2BCA9D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ACD552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249B40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2B2B4DD2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0B7D7CE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DEE89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8D616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DFE03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A8EE8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D471E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21E30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10AF3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1F632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</w:tr>
      <w:tr w:rsidR="00D80D49" w:rsidRPr="000B5213" w14:paraId="652F19A3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5540CA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CA3548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EDD1E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8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993F4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8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1CD2B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1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CCB8E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8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DF655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1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40980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8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13EB1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78</w:t>
            </w:r>
          </w:p>
        </w:tc>
      </w:tr>
      <w:tr w:rsidR="00D80D49" w:rsidRPr="000B5213" w14:paraId="7D53C757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F77BB6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0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51D01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4A87C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EC6209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1DD616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54EF764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198659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E7D503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387BB82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0F6685B4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135064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9FFC28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D58ED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D61FA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8A31E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4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AA112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61375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9528E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4FCC8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</w:tr>
      <w:tr w:rsidR="00D80D49" w:rsidRPr="000B5213" w14:paraId="5287874C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240D60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1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22048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15659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7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E85AC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0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EF723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6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FD6D5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6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96A4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6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4E98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2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442D3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69</w:t>
            </w:r>
          </w:p>
        </w:tc>
      </w:tr>
      <w:tr w:rsidR="00D80D49" w:rsidRPr="000B5213" w14:paraId="4D7D3ACB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5E532A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10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A95158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7A263B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BD7B5D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0D682E5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0C741C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734797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25A1C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5BC225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426052EE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454E98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5E4F6A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D86CC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D1894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8C15D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2E1FD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891D7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3BBF8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8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2ECC4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30</w:t>
            </w:r>
          </w:p>
        </w:tc>
      </w:tr>
      <w:tr w:rsidR="00D80D49" w:rsidRPr="000B5213" w14:paraId="107D84E1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45A4DB4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2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763B2A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CA913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31697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5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A87B9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9AE70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3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9E3C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3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8AB51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6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51A04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71</w:t>
            </w:r>
          </w:p>
        </w:tc>
      </w:tr>
      <w:tr w:rsidR="00D80D49" w:rsidRPr="000B5213" w14:paraId="367C38F1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A5F661C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05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8DD1DC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5CB704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89FDEC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831BFC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1797D0C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6300ED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CB65E0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2B42A33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5D139D6C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A145B9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FCB1B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395A7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60</w:t>
            </w:r>
            <w:r>
              <w:rPr>
                <w:rFonts w:asciiTheme="minorBidi" w:hAnsiTheme="minorBidi" w:hint="eastAsia"/>
                <w:color w:val="000000"/>
                <w:sz w:val="15"/>
                <w:szCs w:val="15"/>
              </w:rPr>
              <w:t xml:space="preserve"> </w:t>
            </w:r>
            <w:r w:rsidRPr="00D06CE6">
              <w:rPr>
                <w:rFonts w:ascii="Arial" w:eastAsia="DengXian" w:hAnsi="Arial" w:cs="Arial"/>
                <w:color w:val="000000"/>
                <w:sz w:val="15"/>
                <w:szCs w:val="15"/>
              </w:rPr>
              <w:t>*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517E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6AD4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702DA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8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944C1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37E1D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8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DF42D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</w:tr>
      <w:tr w:rsidR="00D80D49" w:rsidRPr="000B5213" w14:paraId="07718121" w14:textId="77777777" w:rsidTr="00F55A32">
        <w:trPr>
          <w:trHeight w:val="35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8B3357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 3_Left_pati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B3D7B2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AA6C4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07881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FC1CE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4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EE247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8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90D0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3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5C56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21A2D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07</w:t>
            </w:r>
          </w:p>
        </w:tc>
      </w:tr>
      <w:tr w:rsidR="00D80D49" w:rsidRPr="000B5213" w14:paraId="0B08C27B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73931A" w14:textId="77777777" w:rsidR="00D80D49" w:rsidRPr="000B5213" w:rsidRDefault="00D80D49" w:rsidP="00F55A32">
            <w:pPr>
              <w:rPr>
                <w:rFonts w:ascii="Arial" w:hAnsi="Arial" w:cs="Arial"/>
                <w:b/>
                <w:bCs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208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DF043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AB0AB0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69E4D0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1FD56A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3EF1904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39685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65667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218C34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6A7FEAC4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199EEF" w14:textId="2D85FFC5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F314C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70D84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27033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B3883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7D45A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6D16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FBD78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88F73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</w:tr>
      <w:tr w:rsidR="00D80D49" w:rsidRPr="000B5213" w14:paraId="621754F2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85E447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1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76165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4525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3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C5745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DF0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1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C3A0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ED4FC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1A869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AB48D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1</w:t>
            </w:r>
          </w:p>
        </w:tc>
      </w:tr>
      <w:tr w:rsidR="00D80D49" w:rsidRPr="000B5213" w14:paraId="79A4556F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22C220" w14:textId="2FC584F2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7E02E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42BB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1383F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BA73A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5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F4584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EAE6F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AB8FC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5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B6F36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</w:tr>
      <w:tr w:rsidR="00D80D49" w:rsidRPr="000B5213" w14:paraId="2F2CF3C1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6E8B2C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1_Righ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DDD69A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7E8D9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4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0AA3D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3B20C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645CC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49631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6B46C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9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87A0B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0</w:t>
            </w:r>
          </w:p>
        </w:tc>
      </w:tr>
      <w:tr w:rsidR="00D80D49" w:rsidRPr="000B5213" w14:paraId="12045573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900F33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59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A3FA6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4CB45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529827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47E4AF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C0EFA2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9FF09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DD370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6894080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42FAAEFD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B4EE801" w14:textId="16341229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27564A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262C3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7C652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412AB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11568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311F8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94725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F4234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50</w:t>
            </w:r>
          </w:p>
        </w:tc>
      </w:tr>
      <w:tr w:rsidR="00D80D49" w:rsidRPr="000B5213" w14:paraId="4495A6BD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6180956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2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2AF18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806DE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04468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12883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9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00009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23888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4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3A986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9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F5D2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2</w:t>
            </w:r>
          </w:p>
        </w:tc>
      </w:tr>
      <w:tr w:rsidR="00D80D49" w:rsidRPr="000B5213" w14:paraId="09F6890F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2A7B19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65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C1512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7528A8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49821B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B528C2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48D774C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CA6FFF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B7214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584FD4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4A319190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1F4B155" w14:textId="0BD380D1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43DC27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61889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C1696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F4C9B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EB47A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2880C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E1F59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986A4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20</w:t>
            </w:r>
          </w:p>
        </w:tc>
      </w:tr>
      <w:tr w:rsidR="00D80D49" w:rsidRPr="000B5213" w14:paraId="65562C55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AA198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3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AA13BB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7B8FE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1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4C56E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3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AEA86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1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7FFC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8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F9DBA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6C944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8200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10</w:t>
            </w:r>
          </w:p>
        </w:tc>
      </w:tr>
      <w:tr w:rsidR="00D80D49" w:rsidRPr="000B5213" w14:paraId="69A118BD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EFAC92" w14:textId="70A13B03" w:rsidR="00D80D49" w:rsidRPr="000B5213" w:rsidRDefault="002C295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5HT1A</w:t>
            </w:r>
            <w:r w:rsidR="00D80D49">
              <w:rPr>
                <w:rFonts w:ascii="Arial" w:hAnsi="Arial" w:cs="Arial" w:hint="eastAsia"/>
                <w:b/>
                <w:bCs/>
                <w:sz w:val="15"/>
                <w:szCs w:val="15"/>
              </w:rPr>
              <w:t>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BC21E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6D4B9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FAEF2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B55D3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2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C6141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FCD19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00E8D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F1644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</w:tr>
      <w:tr w:rsidR="00D80D49" w:rsidRPr="000B5213" w14:paraId="5C656900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43EEACB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3_Righ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CC2494F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83343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7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76032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3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63063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F173A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3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EE65B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5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1298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62BFC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71</w:t>
            </w:r>
          </w:p>
        </w:tc>
      </w:tr>
      <w:tr w:rsidR="00D80D49" w:rsidRPr="000B5213" w14:paraId="06944DFB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7A0821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59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96BFB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746A92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CD306F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6BE2EF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91D2E8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8E8E4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F49A6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4D410C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6DBE8AE4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8045C4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0130C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B9A54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05805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1A29C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C1A7C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4DAFF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64858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7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643E8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80</w:t>
            </w:r>
          </w:p>
        </w:tc>
      </w:tr>
      <w:tr w:rsidR="00D80D49" w:rsidRPr="000B5213" w14:paraId="6A56433C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E3373A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1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CA833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1891F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4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A4D1C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0F99D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8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8E17A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0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2DA11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89667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8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2BBF4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46</w:t>
            </w:r>
          </w:p>
        </w:tc>
      </w:tr>
      <w:tr w:rsidR="00D80D49" w:rsidRPr="000B5213" w14:paraId="303BBF5E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A5E4E56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68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EEFDE2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32B799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5E5028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D9FD3D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578F635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E2878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75084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1FCA556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1FC043F2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F293649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14971D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F6127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7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2F64D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3BEDB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3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1A364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2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A21F1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9047A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1A447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200</w:t>
            </w:r>
          </w:p>
        </w:tc>
      </w:tr>
      <w:tr w:rsidR="00D80D49" w:rsidRPr="000B5213" w14:paraId="5F5F03E3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FB6ACA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2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3C92FD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DFB1F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7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BAA0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6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A8632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6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F2051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3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B6A9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2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6595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6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CE109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35</w:t>
            </w:r>
          </w:p>
        </w:tc>
      </w:tr>
      <w:tr w:rsidR="00D80D49" w:rsidRPr="000B5213" w14:paraId="525D6ADD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25118D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65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1F324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FD7ADE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037129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BD01F7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A54DDF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D3571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C106D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A2F445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530CFE84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4D96F08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lastRenderedPageBreak/>
              <w:t>D2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4858271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E9D82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17403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07603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02D68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DBE7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B063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7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D9729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250</w:t>
            </w:r>
          </w:p>
        </w:tc>
      </w:tr>
      <w:tr w:rsidR="00D80D49" w:rsidRPr="000B5213" w14:paraId="3CEEFAFA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8CDFA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3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6BD68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11542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1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D7347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37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04853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5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77232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2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8BCA3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7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A357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5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40FB2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24</w:t>
            </w:r>
          </w:p>
        </w:tc>
      </w:tr>
      <w:tr w:rsidR="00D80D49" w:rsidRPr="000B5213" w14:paraId="452708DE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1F286E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71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5ED51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6E22622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81C108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27B2612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146272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B57F08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B37F8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3C312A0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6A50757D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58C05D1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7C7DC3E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59350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53323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2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BA538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7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22488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8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44C2D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F2EE9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9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B8242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</w:tr>
      <w:tr w:rsidR="00D80D49" w:rsidRPr="000B5213" w14:paraId="4F3FAC0A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BB81D85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1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1513A6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39648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D20E8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2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83D3B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5EE82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FE037B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96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D8463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09D51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38</w:t>
            </w:r>
          </w:p>
        </w:tc>
      </w:tr>
      <w:tr w:rsidR="00D80D49" w:rsidRPr="000B5213" w14:paraId="7BCEA967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B7E4C2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69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CFBA40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928DF93" w14:textId="77777777" w:rsidR="00D80D49" w:rsidRPr="000F615F" w:rsidRDefault="00D80D49" w:rsidP="00F55A32">
            <w:pPr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7015D85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1118E4C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030CC30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A2307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293D8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212AA37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6AFC09F8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45E10F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DD7D40B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EE6A7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76064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DAD4F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28CA3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1982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6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96447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8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CE5E1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40</w:t>
            </w:r>
          </w:p>
        </w:tc>
      </w:tr>
      <w:tr w:rsidR="00D80D49" w:rsidRPr="000B5213" w14:paraId="029FDD9A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174DBA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2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0DC24C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E39C6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3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F3D724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5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912AA3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1.0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1D8FA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7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1CA461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0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DAE53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6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996AB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478</w:t>
            </w:r>
          </w:p>
        </w:tc>
      </w:tr>
      <w:tr w:rsidR="00D80D49" w:rsidRPr="000B5213" w14:paraId="4EA13415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051ECF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6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7BB814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4251AFAE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52CD8CF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</w:tcPr>
          <w:p w14:paraId="32A4AE27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72B9D54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E37C6B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CCFC7C8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</w:tcPr>
          <w:p w14:paraId="6A3000F2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</w:p>
        </w:tc>
      </w:tr>
      <w:tr w:rsidR="00D80D49" w:rsidRPr="000B5213" w14:paraId="52A09E07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57E040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D1_ Resting-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42A9D3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proofErr w:type="spellStart"/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r</w:t>
            </w:r>
            <w:r w:rsidRPr="000B5213">
              <w:rPr>
                <w:rFonts w:ascii="Arial" w:hAnsi="Arial" w:cs="Arial"/>
                <w:i/>
                <w:iCs/>
                <w:sz w:val="15"/>
                <w:szCs w:val="15"/>
                <w:vertAlign w:val="subscript"/>
              </w:rPr>
              <w:t>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79F4C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13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B0F43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4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961ECC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5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286E1F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09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5786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1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B8B26D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-0.02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A1E379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170</w:t>
            </w:r>
          </w:p>
        </w:tc>
      </w:tr>
      <w:tr w:rsidR="00D80D49" w:rsidRPr="000B5213" w14:paraId="0208B224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DB6328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 w:hint="eastAsia"/>
                <w:b/>
                <w:bCs/>
                <w:sz w:val="15"/>
                <w:szCs w:val="15"/>
              </w:rPr>
              <w:t>State3_Left_healthy contro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77F5F5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  <w:r w:rsidRPr="000B5213">
              <w:rPr>
                <w:rFonts w:ascii="Arial" w:hAnsi="Arial" w:cs="Arial"/>
                <w:i/>
                <w:iCs/>
                <w:sz w:val="15"/>
                <w:szCs w:val="15"/>
              </w:rPr>
              <w:t>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239EB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2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8D46E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8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E5ACAA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72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1DB7C5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64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FDB6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589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FF7C6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87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413130" w14:textId="77777777" w:rsidR="00D80D49" w:rsidRPr="000F615F" w:rsidRDefault="00D80D49" w:rsidP="00F55A32">
            <w:pPr>
              <w:widowControl/>
              <w:spacing w:after="200" w:line="276" w:lineRule="auto"/>
              <w:jc w:val="center"/>
              <w:rPr>
                <w:rFonts w:asciiTheme="minorBidi" w:hAnsiTheme="minorBidi"/>
                <w:color w:val="000000"/>
                <w:sz w:val="15"/>
                <w:szCs w:val="15"/>
              </w:rPr>
            </w:pPr>
            <w:r w:rsidRPr="00ED5E8D">
              <w:rPr>
                <w:rFonts w:asciiTheme="minorBidi" w:hAnsiTheme="minorBidi"/>
                <w:color w:val="000000"/>
                <w:sz w:val="15"/>
                <w:szCs w:val="15"/>
              </w:rPr>
              <w:t>0.385</w:t>
            </w:r>
          </w:p>
        </w:tc>
      </w:tr>
      <w:tr w:rsidR="00D80D49" w:rsidRPr="000B5213" w14:paraId="401F3A86" w14:textId="77777777" w:rsidTr="00F55A32">
        <w:trPr>
          <w:trHeight w:val="273"/>
        </w:trPr>
        <w:tc>
          <w:tcPr>
            <w:tcW w:w="198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22A6CF4B" w14:textId="77777777" w:rsidR="00D80D49" w:rsidRPr="000B5213" w:rsidRDefault="00D80D49" w:rsidP="00F55A32">
            <w:pPr>
              <w:rPr>
                <w:rFonts w:ascii="Arial" w:hAnsi="Arial" w:cs="Arial"/>
                <w:sz w:val="15"/>
                <w:szCs w:val="15"/>
              </w:rPr>
            </w:pPr>
            <w:r w:rsidRPr="000B5213">
              <w:rPr>
                <w:rFonts w:ascii="Arial" w:hAnsi="Arial" w:cs="Arial"/>
                <w:sz w:val="15"/>
                <w:szCs w:val="15"/>
              </w:rPr>
              <w:t xml:space="preserve">N = </w:t>
            </w:r>
            <w:r>
              <w:rPr>
                <w:rFonts w:ascii="Arial" w:hAnsi="Arial" w:cs="Arial" w:hint="eastAsia"/>
                <w:sz w:val="15"/>
                <w:szCs w:val="15"/>
              </w:rPr>
              <w:t>70</w:t>
            </w:r>
          </w:p>
        </w:tc>
        <w:tc>
          <w:tcPr>
            <w:tcW w:w="45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746B3D46" w14:textId="77777777" w:rsidR="00D80D49" w:rsidRPr="000B5213" w:rsidRDefault="00D80D49" w:rsidP="00F55A32">
            <w:pPr>
              <w:rPr>
                <w:rFonts w:ascii="Arial" w:hAnsi="Arial" w:cs="Arial"/>
                <w:i/>
                <w:iCs/>
                <w:sz w:val="15"/>
                <w:szCs w:val="15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511A8CC8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0297B34B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0C60789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81BCA99" w14:textId="77777777" w:rsidR="00D80D49" w:rsidRPr="00AD6195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7D38000F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68672D4B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59417B2C" w14:textId="77777777" w:rsidR="00D80D49" w:rsidRPr="000B5213" w:rsidRDefault="00D80D49" w:rsidP="00F55A32">
            <w:pPr>
              <w:rPr>
                <w:rFonts w:ascii="Arial" w:hAnsi="Arial" w:cs="Arial"/>
                <w:sz w:val="13"/>
                <w:szCs w:val="13"/>
              </w:rPr>
            </w:pPr>
          </w:p>
        </w:tc>
      </w:tr>
    </w:tbl>
    <w:p w14:paraId="449D6184" w14:textId="77777777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To simplify, only names of neurotransmitters were listed to indicate the gradient-neurotransmitter similarity. The similarity </w:t>
      </w:r>
    </w:p>
    <w:p w14:paraId="3A2BB0A3" w14:textId="66C0B09E" w:rsid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between </w:t>
      </w:r>
      <w:r w:rsidR="002C2959">
        <w:rPr>
          <w:rFonts w:ascii="Arial" w:hAnsi="Arial" w:cs="Arial" w:hint="eastAsia"/>
          <w:sz w:val="16"/>
          <w:szCs w:val="16"/>
        </w:rPr>
        <w:t>5HT1A</w:t>
      </w:r>
      <w:r w:rsidRPr="004675C5">
        <w:rPr>
          <w:rFonts w:ascii="Arial" w:hAnsi="Arial" w:cs="Arial" w:hint="eastAsia"/>
          <w:sz w:val="16"/>
          <w:szCs w:val="16"/>
        </w:rPr>
        <w:t xml:space="preserve"> and the third-order gradient maps, D2 and the third-order gradient maps, D1 and the second-order gradient </w:t>
      </w:r>
    </w:p>
    <w:p w14:paraId="091503F8" w14:textId="64B2CB3C" w:rsidR="00D80D49" w:rsidRPr="004675C5" w:rsidRDefault="00D80D49" w:rsidP="00D80D49">
      <w:pPr>
        <w:rPr>
          <w:rFonts w:ascii="Arial" w:hAnsi="Arial" w:cs="Arial"/>
          <w:sz w:val="16"/>
          <w:szCs w:val="16"/>
        </w:rPr>
      </w:pPr>
      <w:r w:rsidRPr="004675C5">
        <w:rPr>
          <w:rFonts w:ascii="Arial" w:hAnsi="Arial" w:cs="Arial" w:hint="eastAsia"/>
          <w:sz w:val="16"/>
          <w:szCs w:val="16"/>
        </w:rPr>
        <w:t xml:space="preserve">maps were included to correlate with mental health outcomes.  </w:t>
      </w:r>
      <w:r w:rsidRPr="004675C5">
        <w:rPr>
          <w:rFonts w:ascii="Arial" w:hAnsi="Arial" w:cs="Arial"/>
          <w:sz w:val="16"/>
          <w:szCs w:val="16"/>
        </w:rPr>
        <w:t xml:space="preserve">* </w:t>
      </w:r>
      <w:r w:rsidRPr="004675C5">
        <w:rPr>
          <w:rFonts w:ascii="Arial" w:hAnsi="Arial" w:cs="Arial"/>
          <w:i/>
          <w:iCs/>
          <w:sz w:val="16"/>
          <w:szCs w:val="16"/>
        </w:rPr>
        <w:t>p</w:t>
      </w:r>
      <w:r w:rsidRPr="004675C5">
        <w:rPr>
          <w:rFonts w:ascii="Arial" w:hAnsi="Arial" w:cs="Arial"/>
          <w:sz w:val="16"/>
          <w:szCs w:val="16"/>
        </w:rPr>
        <w:t>&lt;0.05</w:t>
      </w:r>
      <w:r w:rsidRPr="004675C5">
        <w:rPr>
          <w:rFonts w:ascii="Arial" w:hAnsi="Arial" w:cs="Arial" w:hint="eastAsia"/>
          <w:sz w:val="16"/>
          <w:szCs w:val="16"/>
        </w:rPr>
        <w:t>.</w:t>
      </w:r>
    </w:p>
    <w:bookmarkEnd w:id="1"/>
    <w:p w14:paraId="0645FA0B" w14:textId="77777777" w:rsidR="00D80D49" w:rsidRPr="00536206" w:rsidRDefault="00D80D49" w:rsidP="00D80D49">
      <w:pPr>
        <w:rPr>
          <w:rFonts w:ascii="Arial" w:hAnsi="Arial" w:cs="Arial"/>
          <w:sz w:val="15"/>
          <w:szCs w:val="15"/>
        </w:rPr>
      </w:pPr>
    </w:p>
    <w:p w14:paraId="45962D45" w14:textId="77777777" w:rsidR="00D80D49" w:rsidRDefault="00D80D49" w:rsidP="00D80D49">
      <w:pPr>
        <w:rPr>
          <w:rFonts w:ascii="Arial" w:hAnsi="Arial" w:cs="Arial"/>
          <w:sz w:val="13"/>
          <w:szCs w:val="13"/>
        </w:rPr>
      </w:pPr>
    </w:p>
    <w:p w14:paraId="2D538F87" w14:textId="058E59F5" w:rsidR="00D80D49" w:rsidRDefault="004A071A" w:rsidP="004A071A">
      <w:pPr>
        <w:tabs>
          <w:tab w:val="left" w:pos="1862"/>
        </w:tabs>
        <w:rPr>
          <w:rFonts w:ascii="Arial" w:hAnsi="Arial" w:cs="Arial"/>
          <w:sz w:val="15"/>
          <w:szCs w:val="15"/>
        </w:rPr>
      </w:pPr>
      <w:r>
        <w:rPr>
          <w:rFonts w:ascii="Arial" w:hAnsi="Arial" w:cs="Arial"/>
          <w:sz w:val="15"/>
          <w:szCs w:val="15"/>
        </w:rPr>
        <w:tab/>
      </w:r>
    </w:p>
    <w:p w14:paraId="2E9AD419" w14:textId="77777777" w:rsidR="004A071A" w:rsidRDefault="004A071A" w:rsidP="004A071A">
      <w:pPr>
        <w:tabs>
          <w:tab w:val="left" w:pos="1862"/>
        </w:tabs>
        <w:rPr>
          <w:rFonts w:ascii="Arial" w:hAnsi="Arial" w:cs="Arial"/>
          <w:sz w:val="15"/>
          <w:szCs w:val="15"/>
        </w:rPr>
      </w:pPr>
    </w:p>
    <w:p w14:paraId="74E808ED" w14:textId="77777777" w:rsidR="004A071A" w:rsidRDefault="004A071A" w:rsidP="004A071A">
      <w:pPr>
        <w:tabs>
          <w:tab w:val="left" w:pos="1862"/>
        </w:tabs>
        <w:rPr>
          <w:rFonts w:ascii="Arial" w:hAnsi="Arial" w:cs="Arial"/>
          <w:sz w:val="15"/>
          <w:szCs w:val="15"/>
        </w:rPr>
      </w:pPr>
    </w:p>
    <w:p w14:paraId="3E4164E9" w14:textId="77777777" w:rsidR="004A071A" w:rsidRPr="009A66F3" w:rsidRDefault="004A071A" w:rsidP="004A071A">
      <w:pPr>
        <w:tabs>
          <w:tab w:val="left" w:pos="1862"/>
        </w:tabs>
        <w:rPr>
          <w:rFonts w:ascii="Arial" w:hAnsi="Arial" w:cs="Arial"/>
          <w:sz w:val="15"/>
          <w:szCs w:val="15"/>
        </w:rPr>
      </w:pPr>
    </w:p>
    <w:p w14:paraId="79B5F140" w14:textId="77777777" w:rsidR="00D80D49" w:rsidRDefault="00D80D49" w:rsidP="00D80D49">
      <w:pPr>
        <w:rPr>
          <w:rFonts w:ascii="Arial" w:hAnsi="Arial" w:cs="Arial"/>
          <w:sz w:val="15"/>
          <w:szCs w:val="15"/>
        </w:rPr>
      </w:pPr>
    </w:p>
    <w:p w14:paraId="53F521D4" w14:textId="77777777" w:rsidR="00D80D49" w:rsidRDefault="00D80D49" w:rsidP="00D80D49">
      <w:pPr>
        <w:rPr>
          <w:rFonts w:ascii="Arial" w:hAnsi="Arial" w:cs="Arial"/>
          <w:sz w:val="15"/>
          <w:szCs w:val="15"/>
        </w:rPr>
      </w:pPr>
      <w:r w:rsidRPr="00BE7C36">
        <w:rPr>
          <w:rFonts w:ascii="Arial" w:hAnsi="Arial" w:cs="Arial"/>
          <w:noProof/>
          <w:sz w:val="15"/>
          <w:szCs w:val="15"/>
        </w:rPr>
        <w:lastRenderedPageBreak/>
        <w:drawing>
          <wp:inline distT="0" distB="0" distL="0" distR="0" wp14:anchorId="202355C8" wp14:editId="069E9AEC">
            <wp:extent cx="5291418" cy="4342891"/>
            <wp:effectExtent l="0" t="0" r="0" b="635"/>
            <wp:docPr id="8" name="Picture 7" descr="A screenshot of a graph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95093B66-AE62-BB0B-78B0-4218D103D1E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 descr="A screenshot of a graph&#10;&#10;AI-generated content may be incorrect.">
                      <a:extLst>
                        <a:ext uri="{FF2B5EF4-FFF2-40B4-BE49-F238E27FC236}">
                          <a16:creationId xmlns:a16="http://schemas.microsoft.com/office/drawing/2014/main" id="{95093B66-AE62-BB0B-78B0-4218D103D1E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01938" cy="4351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1FAC56" w14:textId="77777777" w:rsidR="00D80D49" w:rsidRPr="009A66F3" w:rsidRDefault="00D80D49" w:rsidP="00D80D49">
      <w:pPr>
        <w:rPr>
          <w:rFonts w:ascii="Arial" w:hAnsi="Arial" w:cs="Arial"/>
          <w:szCs w:val="21"/>
        </w:rPr>
      </w:pPr>
      <w:r w:rsidRPr="009A66F3">
        <w:rPr>
          <w:rFonts w:ascii="Arial" w:hAnsi="Arial" w:cs="Arial" w:hint="eastAsia"/>
          <w:szCs w:val="21"/>
        </w:rPr>
        <w:t>Figure S</w:t>
      </w:r>
      <w:r>
        <w:rPr>
          <w:rFonts w:ascii="Arial" w:hAnsi="Arial" w:cs="Arial" w:hint="eastAsia"/>
          <w:szCs w:val="21"/>
        </w:rPr>
        <w:t>1</w:t>
      </w:r>
      <w:r w:rsidRPr="009A66F3">
        <w:rPr>
          <w:rFonts w:ascii="Arial" w:hAnsi="Arial" w:cs="Arial" w:hint="eastAsia"/>
          <w:szCs w:val="21"/>
        </w:rPr>
        <w:t>. Heat maps for c</w:t>
      </w:r>
      <w:r w:rsidRPr="009A66F3">
        <w:rPr>
          <w:rFonts w:ascii="Arial" w:hAnsi="Arial" w:cs="Arial"/>
          <w:szCs w:val="21"/>
        </w:rPr>
        <w:t>orrelations coefficients (Fisher r-to-z transformed, absolute values)</w:t>
      </w:r>
      <w:r>
        <w:rPr>
          <w:rFonts w:ascii="Arial" w:hAnsi="Arial" w:cs="Arial" w:hint="eastAsia"/>
          <w:szCs w:val="21"/>
        </w:rPr>
        <w:t xml:space="preserve"> </w:t>
      </w:r>
      <w:r w:rsidRPr="009A66F3">
        <w:rPr>
          <w:rFonts w:ascii="Arial" w:hAnsi="Arial" w:cs="Arial"/>
          <w:szCs w:val="21"/>
        </w:rPr>
        <w:t>between gradient and neurotransmitter layouts</w:t>
      </w:r>
      <w:r w:rsidRPr="009A66F3">
        <w:rPr>
          <w:rFonts w:ascii="Arial" w:hAnsi="Arial" w:cs="Arial" w:hint="eastAsia"/>
          <w:szCs w:val="21"/>
        </w:rPr>
        <w:t xml:space="preserve">, </w:t>
      </w:r>
      <w:r w:rsidRPr="009A66F3">
        <w:rPr>
          <w:rFonts w:ascii="Arial" w:hAnsi="Arial" w:cs="Arial"/>
          <w:szCs w:val="21"/>
        </w:rPr>
        <w:t>taking</w:t>
      </w:r>
      <w:r w:rsidRPr="009A66F3">
        <w:rPr>
          <w:rFonts w:ascii="Arial" w:hAnsi="Arial" w:cs="Arial" w:hint="eastAsia"/>
          <w:szCs w:val="21"/>
        </w:rPr>
        <w:t xml:space="preserve"> the resting-state 1 for each dataset as an example.</w:t>
      </w:r>
    </w:p>
    <w:p w14:paraId="545B0A19" w14:textId="77777777" w:rsidR="00320F8C" w:rsidRDefault="00320F8C"/>
    <w:p w14:paraId="60EFF8A3" w14:textId="77777777" w:rsidR="0063346E" w:rsidRDefault="0063346E"/>
    <w:p w14:paraId="5123910C" w14:textId="77777777" w:rsidR="0063346E" w:rsidRDefault="0063346E"/>
    <w:p w14:paraId="42D393E3" w14:textId="77777777" w:rsidR="0063346E" w:rsidRPr="004A071A" w:rsidRDefault="0063346E" w:rsidP="004A071A">
      <w:pPr>
        <w:spacing w:line="480" w:lineRule="auto"/>
        <w:rPr>
          <w:rFonts w:asciiTheme="minorBidi" w:hAnsiTheme="minorBidi"/>
        </w:rPr>
      </w:pPr>
    </w:p>
    <w:p w14:paraId="6DCF646B" w14:textId="77777777" w:rsidR="00F56A82" w:rsidRPr="004A071A" w:rsidRDefault="00F56A82" w:rsidP="004A071A">
      <w:pPr>
        <w:spacing w:after="160" w:line="480" w:lineRule="auto"/>
        <w:rPr>
          <w:rFonts w:asciiTheme="minorBidi" w:hAnsiTheme="minorBidi"/>
          <w:b/>
          <w:bCs/>
          <w:sz w:val="24"/>
          <w:szCs w:val="24"/>
        </w:rPr>
      </w:pPr>
      <w:bookmarkStart w:id="2" w:name="_Hlk165363154"/>
      <w:r w:rsidRPr="004A071A">
        <w:rPr>
          <w:rFonts w:asciiTheme="minorBidi" w:hAnsiTheme="minorBidi"/>
          <w:b/>
          <w:bCs/>
          <w:sz w:val="24"/>
          <w:szCs w:val="24"/>
        </w:rPr>
        <w:t>References</w:t>
      </w:r>
      <w:bookmarkEnd w:id="2"/>
    </w:p>
    <w:p w14:paraId="4673BED9" w14:textId="77777777" w:rsidR="004A071A" w:rsidRPr="00385B50" w:rsidRDefault="00E13608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  <w:szCs w:val="24"/>
        </w:rPr>
        <w:fldChar w:fldCharType="begin"/>
      </w:r>
      <w:r w:rsidR="004A071A" w:rsidRPr="00385B50">
        <w:rPr>
          <w:rFonts w:asciiTheme="minorBidi" w:hAnsiTheme="minorBidi"/>
          <w:sz w:val="24"/>
          <w:szCs w:val="24"/>
        </w:rPr>
        <w:instrText xml:space="preserve"> ADDIN ZOTERO_BIBL {"uncited":[],"omitted":[],"custom":[]} CSL_BIBLIOGRAPHY </w:instrText>
      </w:r>
      <w:r w:rsidRPr="00385B50">
        <w:rPr>
          <w:rFonts w:asciiTheme="minorBidi" w:hAnsiTheme="minorBidi"/>
          <w:sz w:val="24"/>
          <w:szCs w:val="24"/>
        </w:rPr>
        <w:fldChar w:fldCharType="separate"/>
      </w:r>
      <w:r w:rsidR="004A071A" w:rsidRPr="00385B50">
        <w:rPr>
          <w:rFonts w:asciiTheme="minorBidi" w:hAnsiTheme="minorBidi"/>
          <w:sz w:val="24"/>
        </w:rPr>
        <w:t xml:space="preserve">1 </w:t>
      </w:r>
      <w:r w:rsidR="004A071A" w:rsidRPr="00385B50">
        <w:rPr>
          <w:rFonts w:asciiTheme="minorBidi" w:hAnsiTheme="minorBidi"/>
          <w:sz w:val="24"/>
        </w:rPr>
        <w:tab/>
        <w:t xml:space="preserve">Savli M, Bauer A, Mitterhauser M, Ding Y-S, Hahn A, Kroll T </w:t>
      </w:r>
      <w:r w:rsidR="004A071A" w:rsidRPr="00385B50">
        <w:rPr>
          <w:rFonts w:asciiTheme="minorBidi" w:hAnsiTheme="minorBidi"/>
          <w:i/>
          <w:iCs/>
          <w:sz w:val="24"/>
        </w:rPr>
        <w:t>et al.</w:t>
      </w:r>
      <w:r w:rsidR="004A071A" w:rsidRPr="00385B50">
        <w:rPr>
          <w:rFonts w:asciiTheme="minorBidi" w:hAnsiTheme="minorBidi"/>
          <w:sz w:val="24"/>
        </w:rPr>
        <w:t xml:space="preserve"> Normative database of the serotonergic system in healthy subjects using multi-tracer PET. </w:t>
      </w:r>
      <w:r w:rsidR="004A071A" w:rsidRPr="00385B50">
        <w:rPr>
          <w:rFonts w:asciiTheme="minorBidi" w:hAnsiTheme="minorBidi"/>
          <w:i/>
          <w:iCs/>
          <w:sz w:val="24"/>
        </w:rPr>
        <w:t>Neuroimage</w:t>
      </w:r>
      <w:r w:rsidR="004A071A" w:rsidRPr="00385B50">
        <w:rPr>
          <w:rFonts w:asciiTheme="minorBidi" w:hAnsiTheme="minorBidi"/>
          <w:sz w:val="24"/>
        </w:rPr>
        <w:t xml:space="preserve"> 2012; 63: 447–459.</w:t>
      </w:r>
    </w:p>
    <w:p w14:paraId="616D6BDD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2 </w:t>
      </w:r>
      <w:r w:rsidRPr="00385B50">
        <w:rPr>
          <w:rFonts w:asciiTheme="minorBidi" w:hAnsiTheme="minorBidi"/>
          <w:sz w:val="24"/>
        </w:rPr>
        <w:tab/>
        <w:t xml:space="preserve">Beliveau V, Ganz M, Feng L, Ozenne B, Højgaard L, Fisher PM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A high-resolution in vivo atlas of the human brain’s serotonin system. </w:t>
      </w:r>
      <w:r w:rsidRPr="00385B50">
        <w:rPr>
          <w:rFonts w:asciiTheme="minorBidi" w:hAnsiTheme="minorBidi"/>
          <w:i/>
          <w:iCs/>
          <w:sz w:val="24"/>
        </w:rPr>
        <w:t>Journal of Neuroscience</w:t>
      </w:r>
      <w:r w:rsidRPr="00385B50">
        <w:rPr>
          <w:rFonts w:asciiTheme="minorBidi" w:hAnsiTheme="minorBidi"/>
          <w:sz w:val="24"/>
        </w:rPr>
        <w:t xml:space="preserve"> 2017; 37: 120–128.</w:t>
      </w:r>
    </w:p>
    <w:p w14:paraId="3DCFDFBE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lastRenderedPageBreak/>
        <w:t xml:space="preserve">3 </w:t>
      </w:r>
      <w:r w:rsidRPr="00385B50">
        <w:rPr>
          <w:rFonts w:asciiTheme="minorBidi" w:hAnsiTheme="minorBidi"/>
          <w:sz w:val="24"/>
        </w:rPr>
        <w:tab/>
        <w:t xml:space="preserve">Fazio P, Schain M, Varnäs K, Halldin C, Farde L, Varrone A. Mapping the distribution of serotonin transporter in the human brainstem with high-resolution PET: validation using postmortem autoradiography data. </w:t>
      </w:r>
      <w:r w:rsidRPr="00385B50">
        <w:rPr>
          <w:rFonts w:asciiTheme="minorBidi" w:hAnsiTheme="minorBidi"/>
          <w:i/>
          <w:iCs/>
          <w:sz w:val="24"/>
        </w:rPr>
        <w:t>Neuroimage</w:t>
      </w:r>
      <w:r w:rsidRPr="00385B50">
        <w:rPr>
          <w:rFonts w:asciiTheme="minorBidi" w:hAnsiTheme="minorBidi"/>
          <w:sz w:val="24"/>
        </w:rPr>
        <w:t xml:space="preserve"> 2016; 133: 313–320.</w:t>
      </w:r>
    </w:p>
    <w:p w14:paraId="6AC7496C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4 </w:t>
      </w:r>
      <w:r w:rsidRPr="00385B50">
        <w:rPr>
          <w:rFonts w:asciiTheme="minorBidi" w:hAnsiTheme="minorBidi"/>
          <w:sz w:val="24"/>
        </w:rPr>
        <w:tab/>
        <w:t xml:space="preserve">Kaller S, Rullmann M, Patt M, Becker G-A, Luthardt J, Girbardt J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Test–retest measurements of dopamine d 1-type receptors using simultaneous pet/mri imaging. </w:t>
      </w:r>
      <w:r w:rsidRPr="00385B50">
        <w:rPr>
          <w:rFonts w:asciiTheme="minorBidi" w:hAnsiTheme="minorBidi"/>
          <w:i/>
          <w:iCs/>
          <w:sz w:val="24"/>
        </w:rPr>
        <w:t>European journal of nuclear medicine and molecular imaging</w:t>
      </w:r>
      <w:r w:rsidRPr="00385B50">
        <w:rPr>
          <w:rFonts w:asciiTheme="minorBidi" w:hAnsiTheme="minorBidi"/>
          <w:sz w:val="24"/>
        </w:rPr>
        <w:t xml:space="preserve"> 2017; 44: 1025–1032.</w:t>
      </w:r>
    </w:p>
    <w:p w14:paraId="7A58A66C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5 </w:t>
      </w:r>
      <w:r w:rsidRPr="00385B50">
        <w:rPr>
          <w:rFonts w:asciiTheme="minorBidi" w:hAnsiTheme="minorBidi"/>
          <w:sz w:val="24"/>
        </w:rPr>
        <w:tab/>
        <w:t xml:space="preserve">Alakurtti K, Johansson JJ, Joutsa J, Laine M, Bäckman L, Nyberg L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Long-term test–retest reliability of striatal and extrastriatal dopamine D2/3 receptor binding: study with [11C] raclopride and high-resolution PET. </w:t>
      </w:r>
      <w:r w:rsidRPr="00385B50">
        <w:rPr>
          <w:rFonts w:asciiTheme="minorBidi" w:hAnsiTheme="minorBidi"/>
          <w:i/>
          <w:iCs/>
          <w:sz w:val="24"/>
        </w:rPr>
        <w:t>Journal of Cerebral Blood Flow &amp; Metabolism</w:t>
      </w:r>
      <w:r w:rsidRPr="00385B50">
        <w:rPr>
          <w:rFonts w:asciiTheme="minorBidi" w:hAnsiTheme="minorBidi"/>
          <w:sz w:val="24"/>
        </w:rPr>
        <w:t xml:space="preserve"> 2015; 35: 1199–1205.</w:t>
      </w:r>
    </w:p>
    <w:p w14:paraId="35F5768B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6 </w:t>
      </w:r>
      <w:r w:rsidRPr="00385B50">
        <w:rPr>
          <w:rFonts w:asciiTheme="minorBidi" w:hAnsiTheme="minorBidi"/>
          <w:sz w:val="24"/>
        </w:rPr>
        <w:tab/>
        <w:t xml:space="preserve">Dukart J, Holiga Š, Chatham C, Hawkins P, Forsyth A, McMillan R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Cerebral blood flow predicts differential neurotransmitter activity. </w:t>
      </w:r>
      <w:r w:rsidRPr="00385B50">
        <w:rPr>
          <w:rFonts w:asciiTheme="minorBidi" w:hAnsiTheme="minorBidi"/>
          <w:i/>
          <w:iCs/>
          <w:sz w:val="24"/>
        </w:rPr>
        <w:t>Scientific reports</w:t>
      </w:r>
      <w:r w:rsidRPr="00385B50">
        <w:rPr>
          <w:rFonts w:asciiTheme="minorBidi" w:hAnsiTheme="minorBidi"/>
          <w:sz w:val="24"/>
        </w:rPr>
        <w:t xml:space="preserve"> 2018; 8: 4074.</w:t>
      </w:r>
    </w:p>
    <w:p w14:paraId="24D18F56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7 </w:t>
      </w:r>
      <w:r w:rsidRPr="00385B50">
        <w:rPr>
          <w:rFonts w:asciiTheme="minorBidi" w:hAnsiTheme="minorBidi"/>
          <w:sz w:val="24"/>
        </w:rPr>
        <w:tab/>
        <w:t xml:space="preserve">Gómez FJG, Huertas I, Ramírez JAL, Solís DG. Elaboración de una plantilla de SPM para la normalización de imágenes de PET con 18F-DOPA. </w:t>
      </w:r>
      <w:r w:rsidRPr="00385B50">
        <w:rPr>
          <w:rFonts w:asciiTheme="minorBidi" w:hAnsiTheme="minorBidi"/>
          <w:i/>
          <w:iCs/>
          <w:sz w:val="24"/>
        </w:rPr>
        <w:t>Imagen Diagnóstica</w:t>
      </w:r>
      <w:r w:rsidRPr="00385B50">
        <w:rPr>
          <w:rFonts w:asciiTheme="minorBidi" w:hAnsiTheme="minorBidi"/>
          <w:sz w:val="24"/>
        </w:rPr>
        <w:t xml:space="preserve"> 2018; 9: 23–25.</w:t>
      </w:r>
    </w:p>
    <w:p w14:paraId="16748BBE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8 </w:t>
      </w:r>
      <w:r w:rsidRPr="00385B50">
        <w:rPr>
          <w:rFonts w:asciiTheme="minorBidi" w:hAnsiTheme="minorBidi"/>
          <w:sz w:val="24"/>
        </w:rPr>
        <w:tab/>
        <w:t>Shokri</w:t>
      </w:r>
      <w:r w:rsidRPr="00385B50">
        <w:rPr>
          <w:rFonts w:ascii="Cambria Math" w:hAnsi="Cambria Math" w:cs="Cambria Math"/>
          <w:sz w:val="24"/>
        </w:rPr>
        <w:t>‐</w:t>
      </w:r>
      <w:r w:rsidRPr="00385B50">
        <w:rPr>
          <w:rFonts w:asciiTheme="minorBidi" w:hAnsiTheme="minorBidi"/>
          <w:sz w:val="24"/>
        </w:rPr>
        <w:t xml:space="preserve">Kojori E, Naganawa M, Ramchandani VA, Wong DF, Wang G, Volkow ND. Brain opioid segments and striatal patterns of dopamine release induced by naloxone and morphine. </w:t>
      </w:r>
      <w:r w:rsidRPr="00385B50">
        <w:rPr>
          <w:rFonts w:asciiTheme="minorBidi" w:hAnsiTheme="minorBidi"/>
          <w:i/>
          <w:iCs/>
          <w:sz w:val="24"/>
        </w:rPr>
        <w:t>Human brain mapping</w:t>
      </w:r>
      <w:r w:rsidRPr="00385B50">
        <w:rPr>
          <w:rFonts w:asciiTheme="minorBidi" w:hAnsiTheme="minorBidi"/>
          <w:sz w:val="24"/>
        </w:rPr>
        <w:t xml:space="preserve"> 2022; 43: 1419–1430.</w:t>
      </w:r>
    </w:p>
    <w:p w14:paraId="1021C607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9 </w:t>
      </w:r>
      <w:r w:rsidRPr="00385B50">
        <w:rPr>
          <w:rFonts w:asciiTheme="minorBidi" w:hAnsiTheme="minorBidi"/>
          <w:sz w:val="24"/>
        </w:rPr>
        <w:tab/>
        <w:t xml:space="preserve">Kantonen T, Karjalainen T, Isojärvi J, Nuutila P, Tuisku J, Rinne J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Interindividual variability and lateralization of μ-opioid receptors in the human brain. </w:t>
      </w:r>
      <w:r w:rsidRPr="00385B50">
        <w:rPr>
          <w:rFonts w:asciiTheme="minorBidi" w:hAnsiTheme="minorBidi"/>
          <w:i/>
          <w:iCs/>
          <w:sz w:val="24"/>
        </w:rPr>
        <w:t>Neuroimage</w:t>
      </w:r>
      <w:r w:rsidRPr="00385B50">
        <w:rPr>
          <w:rFonts w:asciiTheme="minorBidi" w:hAnsiTheme="minorBidi"/>
          <w:sz w:val="24"/>
        </w:rPr>
        <w:t xml:space="preserve"> </w:t>
      </w:r>
      <w:r w:rsidRPr="00385B50">
        <w:rPr>
          <w:rFonts w:asciiTheme="minorBidi" w:hAnsiTheme="minorBidi"/>
          <w:sz w:val="24"/>
        </w:rPr>
        <w:lastRenderedPageBreak/>
        <w:t>2020; 217: 116922.</w:t>
      </w:r>
    </w:p>
    <w:p w14:paraId="7AB6B163" w14:textId="77777777" w:rsidR="004A071A" w:rsidRPr="00385B50" w:rsidRDefault="004A071A" w:rsidP="004A071A">
      <w:pPr>
        <w:pStyle w:val="Bibliography"/>
        <w:spacing w:line="480" w:lineRule="auto"/>
        <w:ind w:left="389" w:hanging="389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10 </w:t>
      </w:r>
      <w:r w:rsidRPr="00385B50">
        <w:rPr>
          <w:rFonts w:asciiTheme="minorBidi" w:hAnsiTheme="minorBidi"/>
          <w:sz w:val="24"/>
        </w:rPr>
        <w:tab/>
        <w:t xml:space="preserve">DuBois JM, Rousset OG, Rowley J, Porras-Betancourt M, Reader AJ, Labbe A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Characterization of age/sex and the regional distribution of mglur5 availability in the healthy human brain measured by high-resolution [11 c] abp688 pet. </w:t>
      </w:r>
      <w:r w:rsidRPr="00385B50">
        <w:rPr>
          <w:rFonts w:asciiTheme="minorBidi" w:hAnsiTheme="minorBidi"/>
          <w:i/>
          <w:iCs/>
          <w:sz w:val="24"/>
        </w:rPr>
        <w:t>European journal of nuclear medicine and molecular imaging</w:t>
      </w:r>
      <w:r w:rsidRPr="00385B50">
        <w:rPr>
          <w:rFonts w:asciiTheme="minorBidi" w:hAnsiTheme="minorBidi"/>
          <w:sz w:val="24"/>
        </w:rPr>
        <w:t xml:space="preserve"> 2016; 43: 152–162.</w:t>
      </w:r>
    </w:p>
    <w:p w14:paraId="4DC021AB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11 </w:t>
      </w:r>
      <w:r w:rsidRPr="00385B50">
        <w:rPr>
          <w:rFonts w:asciiTheme="minorBidi" w:hAnsiTheme="minorBidi"/>
          <w:sz w:val="24"/>
        </w:rPr>
        <w:tab/>
        <w:t xml:space="preserve">Laurikainen H, Tuominen L, Tikka M, Merisaari H, Armio R-L, Sormunen E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Sex difference in brain CB1 receptor availability in man. </w:t>
      </w:r>
      <w:r w:rsidRPr="00385B50">
        <w:rPr>
          <w:rFonts w:asciiTheme="minorBidi" w:hAnsiTheme="minorBidi"/>
          <w:i/>
          <w:iCs/>
          <w:sz w:val="24"/>
        </w:rPr>
        <w:t>Neuroimage</w:t>
      </w:r>
      <w:r w:rsidRPr="00385B50">
        <w:rPr>
          <w:rFonts w:asciiTheme="minorBidi" w:hAnsiTheme="minorBidi"/>
          <w:sz w:val="24"/>
        </w:rPr>
        <w:t xml:space="preserve"> 2019; 184: 834–842.</w:t>
      </w:r>
    </w:p>
    <w:p w14:paraId="5ED87CF4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12 </w:t>
      </w:r>
      <w:r w:rsidRPr="00385B50">
        <w:rPr>
          <w:rFonts w:asciiTheme="minorBidi" w:hAnsiTheme="minorBidi"/>
          <w:sz w:val="24"/>
        </w:rPr>
        <w:tab/>
        <w:t xml:space="preserve">Hesse S, Becker G-A, Rullmann M, Bresch A, Luthardt J, Hankir MK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Central noradrenaline transporter availability in highly obese, non-depressed individuals. </w:t>
      </w:r>
      <w:r w:rsidRPr="00385B50">
        <w:rPr>
          <w:rFonts w:asciiTheme="minorBidi" w:hAnsiTheme="minorBidi"/>
          <w:i/>
          <w:iCs/>
          <w:sz w:val="24"/>
        </w:rPr>
        <w:t>European journal of nuclear medicine and molecular imaging</w:t>
      </w:r>
      <w:r w:rsidRPr="00385B50">
        <w:rPr>
          <w:rFonts w:asciiTheme="minorBidi" w:hAnsiTheme="minorBidi"/>
          <w:sz w:val="24"/>
        </w:rPr>
        <w:t xml:space="preserve"> 2017; 44: 1056–1064.</w:t>
      </w:r>
    </w:p>
    <w:p w14:paraId="323E82B2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13 </w:t>
      </w:r>
      <w:r w:rsidRPr="00385B50">
        <w:rPr>
          <w:rFonts w:asciiTheme="minorBidi" w:hAnsiTheme="minorBidi"/>
          <w:sz w:val="24"/>
        </w:rPr>
        <w:tab/>
        <w:t xml:space="preserve">Galovic M, Erlandsson K, Fryer TD, Hong YT, Manavaki R, Sari H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Validation of a combined image derived input function and venous sampling approach for the quantification of [18F] GE-179 PET binding in the brain. </w:t>
      </w:r>
      <w:r w:rsidRPr="00385B50">
        <w:rPr>
          <w:rFonts w:asciiTheme="minorBidi" w:hAnsiTheme="minorBidi"/>
          <w:i/>
          <w:iCs/>
          <w:sz w:val="24"/>
        </w:rPr>
        <w:t>Neuroimage</w:t>
      </w:r>
      <w:r w:rsidRPr="00385B50">
        <w:rPr>
          <w:rFonts w:asciiTheme="minorBidi" w:hAnsiTheme="minorBidi"/>
          <w:sz w:val="24"/>
        </w:rPr>
        <w:t xml:space="preserve"> 2021; 237: 118194.</w:t>
      </w:r>
    </w:p>
    <w:p w14:paraId="2328A947" w14:textId="77777777" w:rsidR="004A071A" w:rsidRPr="00385B50" w:rsidRDefault="004A071A" w:rsidP="004A071A">
      <w:pPr>
        <w:pStyle w:val="Bibliography"/>
        <w:spacing w:line="480" w:lineRule="auto"/>
        <w:rPr>
          <w:rFonts w:asciiTheme="minorBidi" w:hAnsiTheme="minorBidi"/>
          <w:sz w:val="24"/>
        </w:rPr>
      </w:pPr>
      <w:r w:rsidRPr="00385B50">
        <w:rPr>
          <w:rFonts w:asciiTheme="minorBidi" w:hAnsiTheme="minorBidi"/>
          <w:sz w:val="24"/>
        </w:rPr>
        <w:t xml:space="preserve">14 </w:t>
      </w:r>
      <w:r w:rsidRPr="00385B50">
        <w:rPr>
          <w:rFonts w:asciiTheme="minorBidi" w:hAnsiTheme="minorBidi"/>
          <w:sz w:val="24"/>
        </w:rPr>
        <w:tab/>
        <w:t xml:space="preserve">Hansen JY, Shafiei G, Markello RD, Smart K, Cox SM, Nørgaard M </w:t>
      </w:r>
      <w:r w:rsidRPr="00385B50">
        <w:rPr>
          <w:rFonts w:asciiTheme="minorBidi" w:hAnsiTheme="minorBidi"/>
          <w:i/>
          <w:iCs/>
          <w:sz w:val="24"/>
        </w:rPr>
        <w:t>et al.</w:t>
      </w:r>
      <w:r w:rsidRPr="00385B50">
        <w:rPr>
          <w:rFonts w:asciiTheme="minorBidi" w:hAnsiTheme="minorBidi"/>
          <w:sz w:val="24"/>
        </w:rPr>
        <w:t xml:space="preserve"> Mapping neurotransmitter systems to the structural and functional organization of the human neocortex. </w:t>
      </w:r>
      <w:r w:rsidRPr="00385B50">
        <w:rPr>
          <w:rFonts w:asciiTheme="minorBidi" w:hAnsiTheme="minorBidi"/>
          <w:i/>
          <w:iCs/>
          <w:sz w:val="24"/>
        </w:rPr>
        <w:t>Nature neuroscience</w:t>
      </w:r>
      <w:r w:rsidRPr="00385B50">
        <w:rPr>
          <w:rFonts w:asciiTheme="minorBidi" w:hAnsiTheme="minorBidi"/>
          <w:sz w:val="24"/>
        </w:rPr>
        <w:t xml:space="preserve"> 2022; 25: 1569–1581.</w:t>
      </w:r>
    </w:p>
    <w:p w14:paraId="4A2E4232" w14:textId="22EDB50E" w:rsidR="0063346E" w:rsidRDefault="00E13608" w:rsidP="004A071A">
      <w:pPr>
        <w:spacing w:line="480" w:lineRule="auto"/>
      </w:pPr>
      <w:r w:rsidRPr="00385B50">
        <w:rPr>
          <w:rFonts w:asciiTheme="minorBidi" w:hAnsiTheme="minorBidi"/>
          <w:sz w:val="24"/>
          <w:szCs w:val="24"/>
        </w:rPr>
        <w:fldChar w:fldCharType="end"/>
      </w:r>
    </w:p>
    <w:sectPr w:rsidR="0063346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EF61C49" w14:textId="77777777" w:rsidR="004A071A" w:rsidRDefault="004A071A" w:rsidP="004A071A">
      <w:r>
        <w:separator/>
      </w:r>
    </w:p>
  </w:endnote>
  <w:endnote w:type="continuationSeparator" w:id="0">
    <w:p w14:paraId="217FFD80" w14:textId="77777777" w:rsidR="004A071A" w:rsidRDefault="004A071A" w:rsidP="004A07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80E5388" w14:textId="77777777" w:rsidR="004A071A" w:rsidRDefault="004A071A" w:rsidP="004A071A">
      <w:r>
        <w:separator/>
      </w:r>
    </w:p>
  </w:footnote>
  <w:footnote w:type="continuationSeparator" w:id="0">
    <w:p w14:paraId="7490E55B" w14:textId="77777777" w:rsidR="004A071A" w:rsidRDefault="004A071A" w:rsidP="004A071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18E60E4"/>
    <w:multiLevelType w:val="hybridMultilevel"/>
    <w:tmpl w:val="CE6A3168"/>
    <w:lvl w:ilvl="0" w:tplc="4D1A4A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9BD1636"/>
    <w:multiLevelType w:val="multilevel"/>
    <w:tmpl w:val="04FEFC62"/>
    <w:lvl w:ilvl="0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isLgl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192377638">
    <w:abstractNumId w:val="0"/>
  </w:num>
  <w:num w:numId="2" w16cid:durableId="4867503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6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0D49"/>
    <w:rsid w:val="00042E5E"/>
    <w:rsid w:val="00052497"/>
    <w:rsid w:val="00060AF6"/>
    <w:rsid w:val="000E0052"/>
    <w:rsid w:val="000E0CDD"/>
    <w:rsid w:val="000E585C"/>
    <w:rsid w:val="000E6719"/>
    <w:rsid w:val="001346EE"/>
    <w:rsid w:val="00182D9B"/>
    <w:rsid w:val="00190C29"/>
    <w:rsid w:val="001E1991"/>
    <w:rsid w:val="001E3CC1"/>
    <w:rsid w:val="001F3203"/>
    <w:rsid w:val="001F3B05"/>
    <w:rsid w:val="0021093A"/>
    <w:rsid w:val="00211E9A"/>
    <w:rsid w:val="00236BF3"/>
    <w:rsid w:val="0027403A"/>
    <w:rsid w:val="002866F5"/>
    <w:rsid w:val="00291B1A"/>
    <w:rsid w:val="002B6F5B"/>
    <w:rsid w:val="002C2959"/>
    <w:rsid w:val="002D208E"/>
    <w:rsid w:val="002E056A"/>
    <w:rsid w:val="002E2F56"/>
    <w:rsid w:val="002F0189"/>
    <w:rsid w:val="002F474C"/>
    <w:rsid w:val="00320F8C"/>
    <w:rsid w:val="003309AB"/>
    <w:rsid w:val="0036516F"/>
    <w:rsid w:val="00385B50"/>
    <w:rsid w:val="003A4095"/>
    <w:rsid w:val="003D420E"/>
    <w:rsid w:val="003D44B4"/>
    <w:rsid w:val="003E1F34"/>
    <w:rsid w:val="003F15B7"/>
    <w:rsid w:val="004004B9"/>
    <w:rsid w:val="00430089"/>
    <w:rsid w:val="004434FA"/>
    <w:rsid w:val="004675C5"/>
    <w:rsid w:val="004A071A"/>
    <w:rsid w:val="004A0FE8"/>
    <w:rsid w:val="004A24EE"/>
    <w:rsid w:val="004B583D"/>
    <w:rsid w:val="004C15F2"/>
    <w:rsid w:val="004F0D5B"/>
    <w:rsid w:val="00506078"/>
    <w:rsid w:val="005109BD"/>
    <w:rsid w:val="00521AA0"/>
    <w:rsid w:val="00524C49"/>
    <w:rsid w:val="00525994"/>
    <w:rsid w:val="00546C11"/>
    <w:rsid w:val="00564913"/>
    <w:rsid w:val="00581D2A"/>
    <w:rsid w:val="005A54A6"/>
    <w:rsid w:val="006327BB"/>
    <w:rsid w:val="0063346E"/>
    <w:rsid w:val="0064348C"/>
    <w:rsid w:val="006626E7"/>
    <w:rsid w:val="0066372F"/>
    <w:rsid w:val="0068560D"/>
    <w:rsid w:val="00690955"/>
    <w:rsid w:val="00694443"/>
    <w:rsid w:val="006C75A0"/>
    <w:rsid w:val="006D1085"/>
    <w:rsid w:val="006F6452"/>
    <w:rsid w:val="006F6604"/>
    <w:rsid w:val="00714FEE"/>
    <w:rsid w:val="00735448"/>
    <w:rsid w:val="00786397"/>
    <w:rsid w:val="00792314"/>
    <w:rsid w:val="007A712A"/>
    <w:rsid w:val="007B7CA4"/>
    <w:rsid w:val="007C1CB2"/>
    <w:rsid w:val="007E27C3"/>
    <w:rsid w:val="007E281E"/>
    <w:rsid w:val="00836963"/>
    <w:rsid w:val="00906F5F"/>
    <w:rsid w:val="00916DF0"/>
    <w:rsid w:val="0093084E"/>
    <w:rsid w:val="00995672"/>
    <w:rsid w:val="009A4F45"/>
    <w:rsid w:val="009E6A32"/>
    <w:rsid w:val="00A13B96"/>
    <w:rsid w:val="00A54062"/>
    <w:rsid w:val="00AC1123"/>
    <w:rsid w:val="00B066E2"/>
    <w:rsid w:val="00B1633E"/>
    <w:rsid w:val="00B54FB9"/>
    <w:rsid w:val="00BA1D0F"/>
    <w:rsid w:val="00BE07B8"/>
    <w:rsid w:val="00BE37E3"/>
    <w:rsid w:val="00BF13E2"/>
    <w:rsid w:val="00C036E3"/>
    <w:rsid w:val="00C17F8E"/>
    <w:rsid w:val="00C44966"/>
    <w:rsid w:val="00C5367D"/>
    <w:rsid w:val="00C67606"/>
    <w:rsid w:val="00C87344"/>
    <w:rsid w:val="00CB54A4"/>
    <w:rsid w:val="00CE4F72"/>
    <w:rsid w:val="00D01E46"/>
    <w:rsid w:val="00D12676"/>
    <w:rsid w:val="00D12AEE"/>
    <w:rsid w:val="00D2523C"/>
    <w:rsid w:val="00D26C25"/>
    <w:rsid w:val="00D31F86"/>
    <w:rsid w:val="00D41BA4"/>
    <w:rsid w:val="00D5055E"/>
    <w:rsid w:val="00D5198D"/>
    <w:rsid w:val="00D63AD6"/>
    <w:rsid w:val="00D64BEE"/>
    <w:rsid w:val="00D80D49"/>
    <w:rsid w:val="00DB0337"/>
    <w:rsid w:val="00DF6E7C"/>
    <w:rsid w:val="00E13608"/>
    <w:rsid w:val="00E21DF3"/>
    <w:rsid w:val="00E40CD4"/>
    <w:rsid w:val="00EB0E66"/>
    <w:rsid w:val="00ED59B1"/>
    <w:rsid w:val="00ED6561"/>
    <w:rsid w:val="00EE5811"/>
    <w:rsid w:val="00F03D95"/>
    <w:rsid w:val="00F221A2"/>
    <w:rsid w:val="00F56A82"/>
    <w:rsid w:val="00F723B2"/>
    <w:rsid w:val="00F81A10"/>
    <w:rsid w:val="00F8403D"/>
    <w:rsid w:val="00FB7060"/>
    <w:rsid w:val="00FD7E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ABB97A"/>
  <w15:chartTrackingRefBased/>
  <w15:docId w15:val="{7D37D52B-B67F-48DA-A8C1-1ABFF502B2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he-IL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0D49"/>
    <w:pPr>
      <w:widowControl w:val="0"/>
      <w:spacing w:after="0" w:line="240" w:lineRule="auto"/>
      <w:jc w:val="both"/>
    </w:pPr>
    <w:rPr>
      <w:sz w:val="21"/>
      <w:szCs w:val="22"/>
      <w:lang w:bidi="ar-SA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0D4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80D4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80D4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80D4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80D4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80D49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80D49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80D49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80D49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80D4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80D4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80D4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80D4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80D4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80D4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80D4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80D4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80D4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80D4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80D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80D4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80D4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80D4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80D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80D4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80D4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80D4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80D4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80D49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D80D4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80D49"/>
    <w:rPr>
      <w:sz w:val="18"/>
      <w:szCs w:val="18"/>
      <w:lang w:bidi="ar-SA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80D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80D49"/>
    <w:rPr>
      <w:sz w:val="18"/>
      <w:szCs w:val="18"/>
      <w:lang w:bidi="ar-SA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80D49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80D49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D80D49"/>
    <w:rPr>
      <w:sz w:val="21"/>
      <w:szCs w:val="22"/>
      <w:lang w:bidi="ar-SA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D80D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0D49"/>
    <w:rPr>
      <w:b/>
      <w:bCs/>
      <w:sz w:val="21"/>
      <w:szCs w:val="22"/>
      <w:lang w:bidi="ar-SA"/>
      <w14:ligatures w14:val="none"/>
    </w:rPr>
  </w:style>
  <w:style w:type="character" w:styleId="Hyperlink">
    <w:name w:val="Hyperlink"/>
    <w:basedOn w:val="DefaultParagraphFont"/>
    <w:uiPriority w:val="99"/>
    <w:unhideWhenUsed/>
    <w:rsid w:val="00D80D4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80D49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D80D49"/>
    <w:pPr>
      <w:widowControl/>
      <w:jc w:val="left"/>
    </w:pPr>
    <w:rPr>
      <w:rFonts w:asciiTheme="majorHAnsi" w:eastAsia="SimHei" w:hAnsiTheme="majorHAnsi" w:cstheme="majorBidi"/>
      <w:kern w:val="0"/>
      <w:sz w:val="20"/>
      <w:szCs w:val="20"/>
      <w:lang w:val="nl-NL" w:eastAsia="en-US"/>
    </w:rPr>
  </w:style>
  <w:style w:type="table" w:customStyle="1" w:styleId="1">
    <w:name w:val="网格型1"/>
    <w:basedOn w:val="TableNormal"/>
    <w:next w:val="TableGrid"/>
    <w:uiPriority w:val="39"/>
    <w:rsid w:val="00D80D49"/>
    <w:pPr>
      <w:spacing w:after="0" w:line="240" w:lineRule="auto"/>
    </w:pPr>
    <w:rPr>
      <w:sz w:val="21"/>
      <w:szCs w:val="22"/>
      <w:lang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80D49"/>
    <w:pPr>
      <w:spacing w:after="0" w:line="240" w:lineRule="auto"/>
    </w:pPr>
    <w:rPr>
      <w:sz w:val="21"/>
      <w:szCs w:val="22"/>
      <w:lang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D80D49"/>
    <w:rPr>
      <w:color w:val="954F72"/>
      <w:u w:val="single"/>
    </w:rPr>
  </w:style>
  <w:style w:type="paragraph" w:customStyle="1" w:styleId="msonormal0">
    <w:name w:val="msonormal"/>
    <w:basedOn w:val="Normal"/>
    <w:rsid w:val="00D80D49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styleId="Revision">
    <w:name w:val="Revision"/>
    <w:uiPriority w:val="99"/>
    <w:semiHidden/>
    <w:rsid w:val="00D80D49"/>
    <w:pPr>
      <w:spacing w:after="0" w:line="240" w:lineRule="auto"/>
    </w:pPr>
    <w:rPr>
      <w:sz w:val="21"/>
      <w:szCs w:val="22"/>
      <w:lang w:bidi="ar-SA"/>
      <w14:ligatures w14:val="none"/>
    </w:rPr>
  </w:style>
  <w:style w:type="paragraph" w:customStyle="1" w:styleId="10">
    <w:name w:val="修订1"/>
    <w:uiPriority w:val="99"/>
    <w:semiHidden/>
    <w:rsid w:val="00D80D49"/>
    <w:pPr>
      <w:spacing w:after="0" w:line="240" w:lineRule="auto"/>
    </w:pPr>
    <w:rPr>
      <w:sz w:val="21"/>
      <w:szCs w:val="22"/>
      <w:lang w:bidi="ar-SA"/>
      <w14:ligatures w14:val="none"/>
    </w:rPr>
  </w:style>
  <w:style w:type="paragraph" w:customStyle="1" w:styleId="2">
    <w:name w:val="修订2"/>
    <w:uiPriority w:val="99"/>
    <w:semiHidden/>
    <w:rsid w:val="00D80D49"/>
    <w:pPr>
      <w:spacing w:after="0" w:line="240" w:lineRule="auto"/>
    </w:pPr>
    <w:rPr>
      <w:sz w:val="21"/>
      <w:szCs w:val="22"/>
      <w:lang w:bidi="ar-SA"/>
      <w14:ligatures w14:val="none"/>
    </w:rPr>
  </w:style>
  <w:style w:type="paragraph" w:customStyle="1" w:styleId="font5">
    <w:name w:val="font5"/>
    <w:basedOn w:val="Normal"/>
    <w:rsid w:val="00D80D49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font6">
    <w:name w:val="font6"/>
    <w:basedOn w:val="Normal"/>
    <w:rsid w:val="00D80D49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i/>
      <w:iCs/>
      <w:color w:val="000000"/>
      <w:kern w:val="0"/>
      <w:szCs w:val="21"/>
    </w:rPr>
  </w:style>
  <w:style w:type="paragraph" w:customStyle="1" w:styleId="font7">
    <w:name w:val="font7"/>
    <w:basedOn w:val="Normal"/>
    <w:rsid w:val="00D80D49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color w:val="000000"/>
      <w:kern w:val="0"/>
      <w:szCs w:val="21"/>
    </w:rPr>
  </w:style>
  <w:style w:type="paragraph" w:customStyle="1" w:styleId="xl66">
    <w:name w:val="xl66"/>
    <w:basedOn w:val="Normal"/>
    <w:rsid w:val="00D80D49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i/>
      <w:iCs/>
      <w:kern w:val="0"/>
      <w:szCs w:val="21"/>
    </w:rPr>
  </w:style>
  <w:style w:type="character" w:customStyle="1" w:styleId="11">
    <w:name w:val="未处理的提及1"/>
    <w:basedOn w:val="DefaultParagraphFont"/>
    <w:uiPriority w:val="99"/>
    <w:semiHidden/>
    <w:rsid w:val="00D80D49"/>
    <w:rPr>
      <w:color w:val="605E5C"/>
      <w:shd w:val="clear" w:color="auto" w:fill="E1DFDD"/>
    </w:rPr>
  </w:style>
  <w:style w:type="character" w:customStyle="1" w:styleId="20">
    <w:name w:val="未处理的提及2"/>
    <w:basedOn w:val="DefaultParagraphFont"/>
    <w:uiPriority w:val="99"/>
    <w:semiHidden/>
    <w:rsid w:val="00D80D49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D80D49"/>
    <w:rPr>
      <w:rFonts w:ascii="TimesNewRomanPSMT" w:hAnsi="TimesNewRomanPSMT" w:hint="default"/>
      <w:color w:val="000000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E13608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431860-06FA-4371-B461-416B474D79C0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084578d9-400d-4a5a-a7c7-e76ca47af400}" enabled="0" method="" siteId="{084578d9-400d-4a5a-a7c7-e76ca47af400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7331</Words>
  <Characters>41789</Characters>
  <Application>Microsoft Office Word</Application>
  <DocSecurity>0</DocSecurity>
  <Lines>348</Lines>
  <Paragraphs>98</Paragraphs>
  <ScaleCrop>false</ScaleCrop>
  <Company>Radboud University Nijmegen</Company>
  <LinksUpToDate>false</LinksUpToDate>
  <CharactersWithSpaces>49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X.S. (Xiangshen)</dc:creator>
  <cp:keywords/>
  <dc:description/>
  <cp:lastModifiedBy>Liu, X.S. (Xiangshen)</cp:lastModifiedBy>
  <cp:revision>123</cp:revision>
  <dcterms:created xsi:type="dcterms:W3CDTF">2025-05-22T10:29:00Z</dcterms:created>
  <dcterms:modified xsi:type="dcterms:W3CDTF">2025-07-02T2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TrQGywRw"/&gt;&lt;style id="http://www.zotero.org/styles/translational-psychiatry" hasBibliography="1" bibliographyStyleHasBeenSet="1"/&gt;&lt;prefs&gt;&lt;pref name="fieldType" value="Field"/&gt;&lt;/prefs&gt;&lt;/data&gt;</vt:lpwstr>
  </property>
</Properties>
</file>